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425859">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A4285"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A4285"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425859">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425859">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425859">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425859">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425859">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425859">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425859">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425859">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425859">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425859">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425859">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425859">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425859">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425859">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425859">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425859">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425859">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425859">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425859">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425859">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425859">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425859">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425859">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425859">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425859">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425859">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425859">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425859">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425859">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425859">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425859">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425859">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42585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425859">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r w:rsidR="00425859">
        <w:fldChar w:fldCharType="begin"/>
      </w:r>
      <w:r w:rsidR="00425859">
        <w:instrText xml:space="preserve"> SEQ Figura \* ARABIC </w:instrText>
      </w:r>
      <w:r w:rsidR="00425859">
        <w:fldChar w:fldCharType="separate"/>
      </w:r>
      <w:r w:rsidR="006878F6">
        <w:rPr>
          <w:noProof/>
        </w:rPr>
        <w:t>1</w:t>
      </w:r>
      <w:r w:rsidR="00425859">
        <w:rPr>
          <w:noProof/>
        </w:rPr>
        <w:fldChar w:fldCharType="end"/>
      </w:r>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369BFBDE"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40877A6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r w:rsidR="00425859">
        <w:fldChar w:fldCharType="begin"/>
      </w:r>
      <w:r w:rsidR="00425859">
        <w:instrText xml:space="preserve"> SEQ Figura \* ARABIC </w:instrText>
      </w:r>
      <w:r w:rsidR="00425859">
        <w:fldChar w:fldCharType="separate"/>
      </w:r>
      <w:r w:rsidR="006878F6">
        <w:rPr>
          <w:noProof/>
        </w:rPr>
        <w:t>2</w:t>
      </w:r>
      <w:r w:rsidR="00425859">
        <w:rPr>
          <w:noProof/>
        </w:rPr>
        <w:fldChar w:fldCharType="end"/>
      </w:r>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r w:rsidR="00425859">
        <w:fldChar w:fldCharType="begin"/>
      </w:r>
      <w:r w:rsidR="00425859">
        <w:instrText xml:space="preserve"> SEQ Figura \* ARABIC </w:instrText>
      </w:r>
      <w:r w:rsidR="00425859">
        <w:fldChar w:fldCharType="separate"/>
      </w:r>
      <w:r w:rsidR="006878F6">
        <w:rPr>
          <w:noProof/>
        </w:rPr>
        <w:t>3</w:t>
      </w:r>
      <w:r w:rsidR="00425859">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r w:rsidR="00425859">
        <w:fldChar w:fldCharType="begin"/>
      </w:r>
      <w:r w:rsidR="00425859">
        <w:instrText xml:space="preserve"> SEQ Figura \* ARABIC </w:instrText>
      </w:r>
      <w:r w:rsidR="00425859">
        <w:fldChar w:fldCharType="separate"/>
      </w:r>
      <w:r w:rsidR="006878F6">
        <w:rPr>
          <w:noProof/>
        </w:rPr>
        <w:t>4</w:t>
      </w:r>
      <w:r w:rsidR="00425859">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32CB7BB1"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 xml:space="preserve">de deduzir as consequências de decisões estratégicas, a partir de um conjunto de pressupostos. Modelos podem ser especialmente úteis quando deduzem comportamentos contra intuitivos presentes nos sistemas com os quais interagimos.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r w:rsidR="00425859">
        <w:fldChar w:fldCharType="begin"/>
      </w:r>
      <w:r w:rsidR="00425859">
        <w:instrText xml:space="preserve"> SEQ Quadro \* ARABIC </w:instrText>
      </w:r>
      <w:r w:rsidR="00425859">
        <w:fldChar w:fldCharType="separate"/>
      </w:r>
      <w:r w:rsidR="006878F6">
        <w:rPr>
          <w:noProof/>
        </w:rPr>
        <w:t>1</w:t>
      </w:r>
      <w:r w:rsidR="00425859">
        <w:rPr>
          <w:noProof/>
        </w:rPr>
        <w:fldChar w:fldCharType="end"/>
      </w:r>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3851FD85"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77777777" w:rsidR="005A649D" w:rsidRDefault="005A649D" w:rsidP="005A649D">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r w:rsidR="00425859">
        <w:fldChar w:fldCharType="begin"/>
      </w:r>
      <w:r w:rsidR="00425859">
        <w:instrText xml:space="preserve"> SEQ Quadro \* ARABIC </w:instrText>
      </w:r>
      <w:r w:rsidR="00425859">
        <w:fldChar w:fldCharType="separate"/>
      </w:r>
      <w:r w:rsidR="006878F6">
        <w:rPr>
          <w:noProof/>
        </w:rPr>
        <w:t>2</w:t>
      </w:r>
      <w:r w:rsidR="00425859">
        <w:rPr>
          <w:noProof/>
        </w:rPr>
        <w:fldChar w:fldCharType="end"/>
      </w:r>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5157930"/>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4D28A753"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s conceitos de avaliação estratégia e incerteza profunda são analisados. Em seguida, o método RDM é analisado em profundidade, visto que a compreensão do mesmo é fundamental para a execução do trabalho.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r w:rsidR="00425859">
        <w:fldChar w:fldCharType="begin"/>
      </w:r>
      <w:r w:rsidR="00425859">
        <w:instrText xml:space="preserve"> SEQ Quadro \* ARABIC </w:instrText>
      </w:r>
      <w:r w:rsidR="00425859">
        <w:fldChar w:fldCharType="separate"/>
      </w:r>
      <w:r w:rsidR="006878F6">
        <w:rPr>
          <w:noProof/>
        </w:rPr>
        <w:t>3</w:t>
      </w:r>
      <w:r w:rsidR="00425859">
        <w:rPr>
          <w:noProof/>
        </w:rPr>
        <w:fldChar w:fldCharType="end"/>
      </w:r>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r w:rsidR="00425859">
        <w:fldChar w:fldCharType="begin"/>
      </w:r>
      <w:r w:rsidR="00425859">
        <w:instrText xml:space="preserve"> SEQ Figura \* ARABIC </w:instrText>
      </w:r>
      <w:r w:rsidR="00425859">
        <w:fldChar w:fldCharType="separate"/>
      </w:r>
      <w:r w:rsidR="006878F6">
        <w:rPr>
          <w:noProof/>
        </w:rPr>
        <w:t>5</w:t>
      </w:r>
      <w:r w:rsidR="00425859">
        <w:rPr>
          <w:noProof/>
        </w:rPr>
        <w:fldChar w:fldCharType="end"/>
      </w:r>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2EC17E1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r w:rsidR="00425859">
        <w:fldChar w:fldCharType="begin"/>
      </w:r>
      <w:r w:rsidR="00425859">
        <w:instrText xml:space="preserve"> SEQ Figura \* ARABIC </w:instrText>
      </w:r>
      <w:r w:rsidR="00425859">
        <w:fldChar w:fldCharType="separate"/>
      </w:r>
      <w:r w:rsidR="006878F6">
        <w:rPr>
          <w:noProof/>
        </w:rPr>
        <w:t>6</w:t>
      </w:r>
      <w:r w:rsidR="00425859">
        <w:rPr>
          <w:noProof/>
        </w:rPr>
        <w:fldChar w:fldCharType="end"/>
      </w:r>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2ED8720" w:rsidR="00617EDA" w:rsidRDefault="00617EDA" w:rsidP="00617EDA">
      <w:pPr>
        <w:pStyle w:val="Legenda"/>
      </w:pPr>
      <w:bookmarkStart w:id="40" w:name="_Ref471830229"/>
      <w:bookmarkStart w:id="41" w:name="_Toc479347017"/>
      <w:bookmarkStart w:id="42" w:name="_Toc505157868"/>
      <w:r>
        <w:t xml:space="preserve">Figura </w:t>
      </w:r>
      <w:r w:rsidR="00425859">
        <w:fldChar w:fldCharType="begin"/>
      </w:r>
      <w:r w:rsidR="00425859">
        <w:instrText xml:space="preserve"> SEQ Figura \* ARABIC </w:instrText>
      </w:r>
      <w:r w:rsidR="00425859">
        <w:fldChar w:fldCharType="separate"/>
      </w:r>
      <w:r w:rsidR="006878F6">
        <w:rPr>
          <w:noProof/>
        </w:rPr>
        <w:t>7</w:t>
      </w:r>
      <w:r w:rsidR="00425859">
        <w:rPr>
          <w:noProof/>
        </w:rPr>
        <w:fldChar w:fldCharType="end"/>
      </w:r>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BF581D3"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r w:rsidR="00425859">
        <w:fldChar w:fldCharType="begin"/>
      </w:r>
      <w:r w:rsidR="00425859">
        <w:instrText xml:space="preserve"> SEQ Figura \* ARABIC </w:instrText>
      </w:r>
      <w:r w:rsidR="00425859">
        <w:fldChar w:fldCharType="separate"/>
      </w:r>
      <w:r w:rsidR="006878F6">
        <w:rPr>
          <w:noProof/>
        </w:rPr>
        <w:t>8</w:t>
      </w:r>
      <w:r w:rsidR="00425859">
        <w:rPr>
          <w:noProof/>
        </w:rPr>
        <w:fldChar w:fldCharType="end"/>
      </w:r>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r w:rsidR="00425859">
        <w:fldChar w:fldCharType="begin"/>
      </w:r>
      <w:r w:rsidR="00425859">
        <w:instrText xml:space="preserve"> SEQ Figura \* ARABIC </w:instrText>
      </w:r>
      <w:r w:rsidR="00425859">
        <w:fldChar w:fldCharType="separate"/>
      </w:r>
      <w:r w:rsidR="006878F6">
        <w:rPr>
          <w:noProof/>
        </w:rPr>
        <w:t>9</w:t>
      </w:r>
      <w:r w:rsidR="00425859">
        <w:rPr>
          <w:noProof/>
        </w:rPr>
        <w:fldChar w:fldCharType="end"/>
      </w:r>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5157936"/>
      <w:r>
        <w:lastRenderedPageBreak/>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Hallegatte et al.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compara o RDM a outras abordagens utilizadas para avaliar decisões investimento sob incerteza climática. 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22129166"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0A428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0A428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r w:rsidR="00425859">
        <w:fldChar w:fldCharType="begin"/>
      </w:r>
      <w:r w:rsidR="00425859">
        <w:instrText xml:space="preserve"> SEQ Figura \* ARABIC </w:instrText>
      </w:r>
      <w:r w:rsidR="00425859">
        <w:fldChar w:fldCharType="separate"/>
      </w:r>
      <w:r w:rsidR="006878F6">
        <w:rPr>
          <w:noProof/>
        </w:rPr>
        <w:t>10</w:t>
      </w:r>
      <w:r w:rsidR="00425859">
        <w:rPr>
          <w:noProof/>
        </w:rPr>
        <w:fldChar w:fldCharType="end"/>
      </w:r>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r w:rsidR="00425859">
        <w:fldChar w:fldCharType="begin"/>
      </w:r>
      <w:r w:rsidR="00425859">
        <w:instrText xml:space="preserve"> SEQ Quadro \* ARABIC </w:instrText>
      </w:r>
      <w:r w:rsidR="00425859">
        <w:fldChar w:fldCharType="separate"/>
      </w:r>
      <w:r w:rsidR="006878F6">
        <w:rPr>
          <w:noProof/>
        </w:rPr>
        <w:t>4</w:t>
      </w:r>
      <w:r w:rsidR="00425859">
        <w:rPr>
          <w:noProof/>
        </w:rPr>
        <w:fldChar w:fldCharType="end"/>
      </w:r>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58650F2"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r w:rsidR="00425859">
        <w:fldChar w:fldCharType="begin"/>
      </w:r>
      <w:r w:rsidR="00425859">
        <w:instrText xml:space="preserve"> SEQ Figura \* ARABIC </w:instrText>
      </w:r>
      <w:r w:rsidR="00425859">
        <w:fldChar w:fldCharType="separate"/>
      </w:r>
      <w:r w:rsidR="006878F6">
        <w:rPr>
          <w:noProof/>
        </w:rPr>
        <w:t>11</w:t>
      </w:r>
      <w:r w:rsidR="00425859">
        <w:rPr>
          <w:noProof/>
        </w:rPr>
        <w:fldChar w:fldCharType="end"/>
      </w:r>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3F85FD9"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5157940"/>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r w:rsidR="00425859">
        <w:fldChar w:fldCharType="begin"/>
      </w:r>
      <w:r w:rsidR="00425859">
        <w:instrText xml:space="preserve"> SEQ Figura \* ARABIC </w:instrText>
      </w:r>
      <w:r w:rsidR="00425859">
        <w:fldChar w:fldCharType="separate"/>
      </w:r>
      <w:r w:rsidR="006878F6">
        <w:rPr>
          <w:noProof/>
        </w:rPr>
        <w:t>12</w:t>
      </w:r>
      <w:r w:rsidR="00425859">
        <w:rPr>
          <w:noProof/>
        </w:rPr>
        <w:fldChar w:fldCharType="end"/>
      </w:r>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r w:rsidR="00425859">
        <w:fldChar w:fldCharType="begin"/>
      </w:r>
      <w:r w:rsidR="00425859">
        <w:instrText xml:space="preserve"> SEQ Figura \* ARABIC </w:instrText>
      </w:r>
      <w:r w:rsidR="00425859">
        <w:fldChar w:fldCharType="separate"/>
      </w:r>
      <w:r w:rsidR="006878F6">
        <w:rPr>
          <w:noProof/>
        </w:rPr>
        <w:t>13</w:t>
      </w:r>
      <w:r w:rsidR="00425859">
        <w:rPr>
          <w:noProof/>
        </w:rPr>
        <w:fldChar w:fldCharType="end"/>
      </w:r>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r w:rsidR="00425859">
        <w:fldChar w:fldCharType="begin"/>
      </w:r>
      <w:r w:rsidR="00425859">
        <w:instrText xml:space="preserve"> SEQ Quadro \* ARABIC </w:instrText>
      </w:r>
      <w:r w:rsidR="00425859">
        <w:fldChar w:fldCharType="separate"/>
      </w:r>
      <w:r w:rsidR="006878F6">
        <w:rPr>
          <w:noProof/>
        </w:rPr>
        <w:t>5</w:t>
      </w:r>
      <w:r w:rsidR="00425859">
        <w:rPr>
          <w:noProof/>
        </w:rPr>
        <w:fldChar w:fldCharType="end"/>
      </w:r>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0D5E4833"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r w:rsidR="00425859">
        <w:fldChar w:fldCharType="begin"/>
      </w:r>
      <w:r w:rsidR="00425859">
        <w:instrText xml:space="preserve"> SEQ Quadro \* ARABIC </w:instrText>
      </w:r>
      <w:r w:rsidR="00425859">
        <w:fldChar w:fldCharType="separate"/>
      </w:r>
      <w:r w:rsidR="006878F6">
        <w:rPr>
          <w:noProof/>
        </w:rPr>
        <w:t>6</w:t>
      </w:r>
      <w:r w:rsidR="00425859">
        <w:rPr>
          <w:noProof/>
        </w:rPr>
        <w:fldChar w:fldCharType="end"/>
      </w:r>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2585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2585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2585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2585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25859"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425859"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2585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2585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r w:rsidR="00425859">
        <w:fldChar w:fldCharType="begin"/>
      </w:r>
      <w:r w:rsidR="00425859">
        <w:instrText xml:space="preserve"> SEQ Figura \* ARABIC </w:instrText>
      </w:r>
      <w:r w:rsidR="00425859">
        <w:fldChar w:fldCharType="separate"/>
      </w:r>
      <w:r w:rsidR="006878F6">
        <w:rPr>
          <w:noProof/>
        </w:rPr>
        <w:t>14</w:t>
      </w:r>
      <w:r w:rsidR="00425859">
        <w:rPr>
          <w:noProof/>
        </w:rPr>
        <w:fldChar w:fldCharType="end"/>
      </w:r>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A428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r w:rsidR="00425859">
        <w:fldChar w:fldCharType="begin"/>
      </w:r>
      <w:r w:rsidR="00425859">
        <w:instrText xml:space="preserve"> SEQ Figura \* ARABIC </w:instrText>
      </w:r>
      <w:r w:rsidR="00425859">
        <w:fldChar w:fldCharType="separate"/>
      </w:r>
      <w:r w:rsidR="006878F6">
        <w:rPr>
          <w:noProof/>
        </w:rPr>
        <w:t>15</w:t>
      </w:r>
      <w:r w:rsidR="00425859">
        <w:rPr>
          <w:noProof/>
        </w:rPr>
        <w:fldChar w:fldCharType="end"/>
      </w:r>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04B120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r w:rsidR="00425859">
        <w:fldChar w:fldCharType="begin"/>
      </w:r>
      <w:r w:rsidR="00425859">
        <w:instrText xml:space="preserve"> SEQ Figura \* ARABIC </w:instrText>
      </w:r>
      <w:r w:rsidR="00425859">
        <w:fldChar w:fldCharType="separate"/>
      </w:r>
      <w:r w:rsidR="006878F6">
        <w:rPr>
          <w:noProof/>
        </w:rPr>
        <w:t>16</w:t>
      </w:r>
      <w:r w:rsidR="00425859">
        <w:rPr>
          <w:noProof/>
        </w:rPr>
        <w:fldChar w:fldCharType="end"/>
      </w:r>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425859"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296B1E1"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64F266" w:rsidR="00617EDA" w:rsidRPr="000A0DDE" w:rsidRDefault="00617EDA" w:rsidP="00617EDA">
      <w:pPr>
        <w:pStyle w:val="Legenda"/>
      </w:pPr>
      <w:bookmarkStart w:id="84" w:name="_Ref474399002"/>
      <w:bookmarkStart w:id="85" w:name="_Toc505157878"/>
      <w:r w:rsidRPr="000A0DDE">
        <w:t xml:space="preserve">Figura </w:t>
      </w:r>
      <w:r w:rsidR="00425859">
        <w:fldChar w:fldCharType="begin"/>
      </w:r>
      <w:r w:rsidR="00425859">
        <w:instrText xml:space="preserve"> SEQ Figura \* ARABIC </w:instrText>
      </w:r>
      <w:r w:rsidR="00425859">
        <w:fldChar w:fldCharType="separate"/>
      </w:r>
      <w:r w:rsidR="006878F6">
        <w:rPr>
          <w:noProof/>
        </w:rPr>
        <w:t>17</w:t>
      </w:r>
      <w:r w:rsidR="00425859">
        <w:rPr>
          <w:noProof/>
        </w:rPr>
        <w:fldChar w:fldCharType="end"/>
      </w:r>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425859"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0A4285" w:rsidRDefault="00617EDA" w:rsidP="00617EDA">
      <w:pPr>
        <w:rPr>
          <w:lang w:val="en-US"/>
        </w:rPr>
      </w:pPr>
      <w:r w:rsidRPr="00130703">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130703">
        <w:lastRenderedPageBreak/>
        <w:t xml:space="preserve">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A428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r w:rsidR="00425859">
        <w:fldChar w:fldCharType="begin"/>
      </w:r>
      <w:r w:rsidR="00425859">
        <w:instrText xml:space="preserve"> SEQ Figura \* ARABIC </w:instrText>
      </w:r>
      <w:r w:rsidR="00425859">
        <w:fldChar w:fldCharType="separate"/>
      </w:r>
      <w:r w:rsidR="006878F6">
        <w:rPr>
          <w:noProof/>
        </w:rPr>
        <w:t>18</w:t>
      </w:r>
      <w:r w:rsidR="00425859">
        <w:rPr>
          <w:noProof/>
        </w:rPr>
        <w:fldChar w:fldCharType="end"/>
      </w:r>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DB5D31A"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r w:rsidR="00425859">
        <w:fldChar w:fldCharType="begin"/>
      </w:r>
      <w:r w:rsidR="00425859">
        <w:instrText xml:space="preserve"> SEQ Figura \* ARABIC </w:instrText>
      </w:r>
      <w:r w:rsidR="00425859">
        <w:fldChar w:fldCharType="separate"/>
      </w:r>
      <w:r w:rsidR="006878F6">
        <w:rPr>
          <w:noProof/>
        </w:rPr>
        <w:t>19</w:t>
      </w:r>
      <w:r w:rsidR="00425859">
        <w:rPr>
          <w:noProof/>
        </w:rPr>
        <w:fldChar w:fldCharType="end"/>
      </w:r>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r w:rsidR="00425859">
        <w:fldChar w:fldCharType="begin"/>
      </w:r>
      <w:r w:rsidR="00425859">
        <w:instrText xml:space="preserve"> SEQ Figura \* ARABIC </w:instrText>
      </w:r>
      <w:r w:rsidR="00425859">
        <w:fldChar w:fldCharType="separate"/>
      </w:r>
      <w:r w:rsidR="006878F6">
        <w:rPr>
          <w:noProof/>
        </w:rPr>
        <w:t>20</w:t>
      </w:r>
      <w:r w:rsidR="00425859">
        <w:rPr>
          <w:noProof/>
        </w:rPr>
        <w:fldChar w:fldCharType="end"/>
      </w:r>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lastRenderedPageBreak/>
        <w:t xml:space="preserve">Figura </w:t>
      </w:r>
      <w:r w:rsidR="00425859">
        <w:fldChar w:fldCharType="begin"/>
      </w:r>
      <w:r w:rsidR="00425859">
        <w:instrText xml:space="preserve"> SEQ Figura \* ARABI</w:instrText>
      </w:r>
      <w:r w:rsidR="00425859">
        <w:instrText xml:space="preserve">C </w:instrText>
      </w:r>
      <w:r w:rsidR="00425859">
        <w:fldChar w:fldCharType="separate"/>
      </w:r>
      <w:r w:rsidR="006878F6">
        <w:rPr>
          <w:noProof/>
        </w:rPr>
        <w:t>21</w:t>
      </w:r>
      <w:r w:rsidR="00425859">
        <w:rPr>
          <w:noProof/>
        </w:rPr>
        <w:fldChar w:fldCharType="end"/>
      </w:r>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lastRenderedPageBreak/>
        <w:t xml:space="preserve">Figura </w:t>
      </w:r>
      <w:r w:rsidR="00425859">
        <w:fldChar w:fldCharType="begin"/>
      </w:r>
      <w:r w:rsidR="00425859">
        <w:instrText xml:space="preserve"> SEQ Figura \* ARABIC </w:instrText>
      </w:r>
      <w:r w:rsidR="00425859">
        <w:fldChar w:fldCharType="separate"/>
      </w:r>
      <w:r w:rsidR="006878F6">
        <w:rPr>
          <w:noProof/>
        </w:rPr>
        <w:t>22</w:t>
      </w:r>
      <w:r w:rsidR="00425859">
        <w:rPr>
          <w:noProof/>
        </w:rPr>
        <w:fldChar w:fldCharType="end"/>
      </w:r>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2585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2585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t xml:space="preserve">Figura </w:t>
      </w:r>
      <w:r w:rsidR="00425859">
        <w:fldChar w:fldCharType="begin"/>
      </w:r>
      <w:r w:rsidR="00425859">
        <w:instrText xml:space="preserve"> SEQ Figura \* ARABIC </w:instrText>
      </w:r>
      <w:r w:rsidR="00425859">
        <w:fldChar w:fldCharType="separate"/>
      </w:r>
      <w:r w:rsidR="006878F6">
        <w:rPr>
          <w:noProof/>
        </w:rPr>
        <w:t>23</w:t>
      </w:r>
      <w:r w:rsidR="00425859">
        <w:rPr>
          <w:noProof/>
        </w:rPr>
        <w:fldChar w:fldCharType="end"/>
      </w:r>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lastRenderedPageBreak/>
        <w:t xml:space="preserve">Figura </w:t>
      </w:r>
      <w:r w:rsidR="00425859">
        <w:fldChar w:fldCharType="begin"/>
      </w:r>
      <w:r w:rsidR="00425859">
        <w:instrText xml:space="preserve"> SEQ Figura \* ARABIC </w:instrText>
      </w:r>
      <w:r w:rsidR="00425859">
        <w:fldChar w:fldCharType="separate"/>
      </w:r>
      <w:r w:rsidR="006878F6">
        <w:rPr>
          <w:noProof/>
        </w:rPr>
        <w:t>24</w:t>
      </w:r>
      <w:r w:rsidR="00425859">
        <w:rPr>
          <w:noProof/>
        </w:rPr>
        <w:fldChar w:fldCharType="end"/>
      </w:r>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r w:rsidR="00425859">
        <w:fldChar w:fldCharType="begin"/>
      </w:r>
      <w:r w:rsidR="00425859">
        <w:instrText xml:space="preserve"> SEQ Quadro \* ARABIC </w:instrText>
      </w:r>
      <w:r w:rsidR="00425859">
        <w:fldChar w:fldCharType="separate"/>
      </w:r>
      <w:r w:rsidR="006878F6">
        <w:rPr>
          <w:noProof/>
        </w:rPr>
        <w:t>7</w:t>
      </w:r>
      <w:r w:rsidR="00425859">
        <w:rPr>
          <w:noProof/>
        </w:rPr>
        <w:fldChar w:fldCharType="end"/>
      </w:r>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0A4285"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0A4285">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200D0506"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players atuantes no mercado. </w:t>
      </w:r>
      <w:r w:rsidRPr="003D71E7">
        <w:t>Fabricantes de Sistemas de I</w:t>
      </w:r>
      <w:r>
        <w:t xml:space="preserve">mpressão 3D são os players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r w:rsidR="00425859">
        <w:fldChar w:fldCharType="begin"/>
      </w:r>
      <w:r w:rsidR="00425859">
        <w:instrText xml:space="preserve"> SEQ Figu</w:instrText>
      </w:r>
      <w:r w:rsidR="00425859">
        <w:instrText xml:space="preserve">ra \* ARABIC </w:instrText>
      </w:r>
      <w:r w:rsidR="00425859">
        <w:fldChar w:fldCharType="separate"/>
      </w:r>
      <w:r w:rsidR="006878F6">
        <w:rPr>
          <w:noProof/>
        </w:rPr>
        <w:t>25</w:t>
      </w:r>
      <w:r w:rsidR="00425859">
        <w:rPr>
          <w:noProof/>
        </w:rPr>
        <w:fldChar w:fldCharType="end"/>
      </w:r>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r w:rsidR="00425859">
        <w:fldChar w:fldCharType="begin"/>
      </w:r>
      <w:r w:rsidR="00425859">
        <w:instrText xml:space="preserve"> SEQ Quadro \* ARABIC </w:instrText>
      </w:r>
      <w:r w:rsidR="00425859">
        <w:fldChar w:fldCharType="separate"/>
      </w:r>
      <w:r w:rsidR="006878F6">
        <w:rPr>
          <w:noProof/>
        </w:rPr>
        <w:t>8</w:t>
      </w:r>
      <w:r w:rsidR="00425859">
        <w:rPr>
          <w:noProof/>
        </w:rPr>
        <w:fldChar w:fldCharType="end"/>
      </w:r>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0A4285"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0A4285"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r w:rsidR="00425859">
        <w:fldChar w:fldCharType="begin"/>
      </w:r>
      <w:r w:rsidR="00425859">
        <w:instrText xml:space="preserve"> SEQ Figura \* ARABIC </w:instrText>
      </w:r>
      <w:r w:rsidR="00425859">
        <w:fldChar w:fldCharType="separate"/>
      </w:r>
      <w:r w:rsidR="006878F6">
        <w:rPr>
          <w:noProof/>
        </w:rPr>
        <w:t>26</w:t>
      </w:r>
      <w:r w:rsidR="00425859">
        <w:rPr>
          <w:noProof/>
        </w:rPr>
        <w:fldChar w:fldCharType="end"/>
      </w:r>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4F0C415E">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6407BB97"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7B585B86"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já foi </w:t>
      </w:r>
      <w:r w:rsidR="00690137">
        <w:lastRenderedPageBreak/>
        <w:t>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5B28BAB6"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1FE6E808" w14:textId="47995E34"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w:t>
      </w:r>
      <w:r w:rsidR="008D4A1F">
        <w:t>a replicação de seu modelo</w:t>
      </w:r>
      <w:r w:rsidR="00033BC8">
        <w:t>.</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r w:rsidR="00425859">
        <w:fldChar w:fldCharType="begin"/>
      </w:r>
      <w:r w:rsidR="00425859">
        <w:instrText xml:space="preserve"> SEQ Quadro \* ARABIC </w:instrText>
      </w:r>
      <w:r w:rsidR="00425859">
        <w:fldChar w:fldCharType="separate"/>
      </w:r>
      <w:r w:rsidR="006878F6">
        <w:rPr>
          <w:noProof/>
        </w:rPr>
        <w:t>9</w:t>
      </w:r>
      <w:r w:rsidR="00425859">
        <w:rPr>
          <w:noProof/>
        </w:rPr>
        <w:fldChar w:fldCharType="end"/>
      </w:r>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52D106B3" w:rsidR="00A24367" w:rsidRDefault="000A4285" w:rsidP="00BC5B27">
      <w:pPr>
        <w:pStyle w:val="Ttulo1"/>
      </w:pPr>
      <w:bookmarkStart w:id="115" w:name="_Toc505157949"/>
      <w:r>
        <w:lastRenderedPageBreak/>
        <w:t>PROCEDIMENTOS METODOLÓGICOS</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bookmarkStart w:id="117"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1489FE8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7"/>
    </w:p>
    <w:p w14:paraId="7AD8674F" w14:textId="433F1283" w:rsidR="008177FF" w:rsidRDefault="008177FF" w:rsidP="008177FF">
      <w:pPr>
        <w:pStyle w:val="Legenda"/>
      </w:pPr>
      <w:bookmarkStart w:id="119" w:name="_Ref481745704"/>
      <w:bookmarkStart w:id="120" w:name="_Toc505157840"/>
      <w:r>
        <w:t xml:space="preserve">Quadro </w:t>
      </w:r>
      <w:r w:rsidR="00425859">
        <w:fldChar w:fldCharType="begin"/>
      </w:r>
      <w:r w:rsidR="00425859">
        <w:instrText xml:space="preserve"> SEQ Quadro \* ARABIC </w:instrText>
      </w:r>
      <w:r w:rsidR="00425859">
        <w:fldChar w:fldCharType="separate"/>
      </w:r>
      <w:r w:rsidR="006878F6">
        <w:rPr>
          <w:noProof/>
        </w:rPr>
        <w:t>10</w:t>
      </w:r>
      <w:r w:rsidR="00425859">
        <w:rPr>
          <w:noProof/>
        </w:rPr>
        <w:fldChar w:fldCharType="end"/>
      </w:r>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bookmarkStart w:id="121"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21"/>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643D9BDB"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2" w:name="_Ref481329246"/>
      <w:bookmarkStart w:id="123" w:name="_Toc505157888"/>
      <w:bookmarkStart w:id="124" w:name="_Hlk504562995"/>
      <w:r>
        <w:lastRenderedPageBreak/>
        <w:t xml:space="preserve">Figura </w:t>
      </w:r>
      <w:r w:rsidR="00425859">
        <w:fldChar w:fldCharType="begin"/>
      </w:r>
      <w:r w:rsidR="00425859">
        <w:instrText xml:space="preserve"> SEQ Figura \* ARABIC </w:instrText>
      </w:r>
      <w:r w:rsidR="00425859">
        <w:fldChar w:fldCharType="separate"/>
      </w:r>
      <w:r w:rsidR="006878F6">
        <w:rPr>
          <w:noProof/>
        </w:rPr>
        <w:t>27</w:t>
      </w:r>
      <w:r w:rsidR="00425859">
        <w:rPr>
          <w:noProof/>
        </w:rPr>
        <w:fldChar w:fldCharType="end"/>
      </w:r>
      <w:bookmarkEnd w:id="122"/>
      <w:r>
        <w:t xml:space="preserve"> – Etapas do Método de Modelagem e Etapas Correspondentes do RDM</w:t>
      </w:r>
      <w:bookmarkEnd w:id="123"/>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4"/>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5" w:name="_Toc505157951"/>
      <w:r>
        <w:t>Método de Trabalho</w:t>
      </w:r>
      <w:bookmarkEnd w:id="125"/>
    </w:p>
    <w:p w14:paraId="6F53E413" w14:textId="05775520" w:rsidR="00CA7BB5" w:rsidRDefault="00CB6608" w:rsidP="00141418">
      <w:bookmarkStart w:id="126" w:name="_Hlk505269171"/>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7" w:name="_Ref481330158"/>
      <w:bookmarkStart w:id="128" w:name="_Toc505157889"/>
      <w:r>
        <w:lastRenderedPageBreak/>
        <w:t xml:space="preserve">Figura </w:t>
      </w:r>
      <w:r w:rsidR="00425859">
        <w:fldChar w:fldCharType="begin"/>
      </w:r>
      <w:r w:rsidR="00425859">
        <w:instrText xml:space="preserve"> SEQ Figura \* ARABIC </w:instrText>
      </w:r>
      <w:r w:rsidR="00425859">
        <w:fldChar w:fldCharType="separate"/>
      </w:r>
      <w:r w:rsidR="006878F6">
        <w:rPr>
          <w:noProof/>
        </w:rPr>
        <w:t>28</w:t>
      </w:r>
      <w:r w:rsidR="00425859">
        <w:rPr>
          <w:noProof/>
        </w:rPr>
        <w:fldChar w:fldCharType="end"/>
      </w:r>
      <w:bookmarkEnd w:id="127"/>
      <w:r>
        <w:t xml:space="preserve"> – Método de Trabalho – Visão Geral</w:t>
      </w:r>
      <w:bookmarkEnd w:id="128"/>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48FEE728" w:rsidR="004D1D16" w:rsidRDefault="00FB7C2F" w:rsidP="00FB7C2F">
      <w:r>
        <w:t xml:space="preserve">O modelo computacional foi implementado </w:t>
      </w:r>
      <w:r w:rsidR="008D4A1F">
        <w:t>paralelamente</w:t>
      </w:r>
      <w:r>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9" w:name="_Ref505100307"/>
      <w:bookmarkStart w:id="130" w:name="_Toc505157841"/>
      <w:r>
        <w:t xml:space="preserve">Quadro </w:t>
      </w:r>
      <w:r w:rsidR="00425859">
        <w:fldChar w:fldCharType="begin"/>
      </w:r>
      <w:r w:rsidR="00425859">
        <w:instrText xml:space="preserve"> SEQ Quadro \* ARABIC </w:instrText>
      </w:r>
      <w:r w:rsidR="00425859">
        <w:fldChar w:fldCharType="separate"/>
      </w:r>
      <w:r w:rsidR="006878F6">
        <w:rPr>
          <w:noProof/>
        </w:rPr>
        <w:t>11</w:t>
      </w:r>
      <w:r w:rsidR="00425859">
        <w:rPr>
          <w:noProof/>
        </w:rPr>
        <w:fldChar w:fldCharType="end"/>
      </w:r>
      <w:bookmarkEnd w:id="129"/>
      <w:r>
        <w:t xml:space="preserve"> – Estatísticas calculadas para a Avaliação do Modelo</w:t>
      </w:r>
      <w:bookmarkEnd w:id="130"/>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5157952"/>
      <w:bookmarkEnd w:id="12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32" w:name="_Ref503440283"/>
      <w:bookmarkStart w:id="133" w:name="_Toc505157842"/>
      <w:r>
        <w:lastRenderedPageBreak/>
        <w:t xml:space="preserve">Quadro </w:t>
      </w:r>
      <w:r w:rsidR="00425859">
        <w:fldChar w:fldCharType="begin"/>
      </w:r>
      <w:r w:rsidR="00425859">
        <w:instrText xml:space="preserve"> SEQ Quadro \* ARABIC </w:instrText>
      </w:r>
      <w:r w:rsidR="00425859">
        <w:fldChar w:fldCharType="separate"/>
      </w:r>
      <w:r w:rsidR="006878F6">
        <w:rPr>
          <w:noProof/>
        </w:rPr>
        <w:t>12</w:t>
      </w:r>
      <w:r w:rsidR="00425859">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4CE9C1D3"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4" w:name="_Toc505157953"/>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33D1BEC8"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3BFB1C5"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6" w:name="_Ref504639944"/>
      <w:bookmarkStart w:id="137" w:name="_Toc505157914"/>
      <w:r>
        <w:lastRenderedPageBreak/>
        <w:t xml:space="preserve">Tabela </w:t>
      </w:r>
      <w:r w:rsidR="00425859">
        <w:fldChar w:fldCharType="begin"/>
      </w:r>
      <w:r w:rsidR="00425859">
        <w:instrText xml:space="preserve"> SEQ Tabela \* ARABIC </w:instrText>
      </w:r>
      <w:r w:rsidR="00425859">
        <w:fldChar w:fldCharType="separate"/>
      </w:r>
      <w:r w:rsidR="006878F6">
        <w:rPr>
          <w:noProof/>
        </w:rPr>
        <w:t>1</w:t>
      </w:r>
      <w:r w:rsidR="00425859">
        <w:rPr>
          <w:noProof/>
        </w:rPr>
        <w:fldChar w:fldCharType="end"/>
      </w:r>
      <w:bookmarkEnd w:id="136"/>
      <w:r>
        <w:t xml:space="preserve"> – Tabela para a Análise de Vulnerabilidade</w:t>
      </w:r>
      <w:bookmarkEnd w:id="137"/>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8" w:name="_Ref504640238"/>
      <w:bookmarkStart w:id="139" w:name="_Toc505157843"/>
      <w:r>
        <w:lastRenderedPageBreak/>
        <w:t xml:space="preserve">Quadro </w:t>
      </w:r>
      <w:r w:rsidR="00425859">
        <w:fldChar w:fldCharType="begin"/>
      </w:r>
      <w:r w:rsidR="00425859">
        <w:instrText xml:space="preserve"> SEQ Quadro \* ARABIC </w:instrText>
      </w:r>
      <w:r w:rsidR="00425859">
        <w:fldChar w:fldCharType="separate"/>
      </w:r>
      <w:r w:rsidR="006878F6">
        <w:rPr>
          <w:noProof/>
        </w:rPr>
        <w:t>13</w:t>
      </w:r>
      <w:r w:rsidR="00425859">
        <w:rPr>
          <w:noProof/>
        </w:rPr>
        <w:fldChar w:fldCharType="end"/>
      </w:r>
      <w:bookmarkEnd w:id="138"/>
      <w:r>
        <w:t xml:space="preserve"> – Técnicas de Análise Empregadas</w:t>
      </w:r>
      <w:bookmarkEnd w:id="139"/>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0DBF1628"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6F99870E"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03619C9C"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5157954"/>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5157955"/>
      <w:r>
        <w:t>Estruturação do Problema (X, L, R, M)</w:t>
      </w:r>
      <w:bookmarkEnd w:id="141"/>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5157956"/>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62643A71"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3" w:name="_Ref503819096"/>
      <w:bookmarkStart w:id="144" w:name="_Toc505157890"/>
      <w:r>
        <w:lastRenderedPageBreak/>
        <w:t xml:space="preserve">Figura </w:t>
      </w:r>
      <w:r w:rsidR="00425859">
        <w:fldChar w:fldCharType="begin"/>
      </w:r>
      <w:r w:rsidR="00425859">
        <w:instrText xml:space="preserve"> SEQ Figura \* ARABIC </w:instrText>
      </w:r>
      <w:r w:rsidR="00425859">
        <w:fldChar w:fldCharType="separate"/>
      </w:r>
      <w:r w:rsidR="006878F6">
        <w:rPr>
          <w:noProof/>
        </w:rPr>
        <w:t>29</w:t>
      </w:r>
      <w:r w:rsidR="00425859">
        <w:rPr>
          <w:noProof/>
        </w:rPr>
        <w:fldChar w:fldCharType="end"/>
      </w:r>
      <w:bookmarkEnd w:id="143"/>
      <w:r>
        <w:t xml:space="preserve"> – Crescimento e Queda </w:t>
      </w:r>
      <w:r w:rsidR="009C433D">
        <w:t xml:space="preserve">Exponencial </w:t>
      </w:r>
      <w:r>
        <w:t>do valor de Ações – 3D Systems</w:t>
      </w:r>
      <w:bookmarkEnd w:id="144"/>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5" w:name="_Toc505157957"/>
      <w:r>
        <w:t>Decisões Estratégicas (L)</w:t>
      </w:r>
      <w:bookmarkEnd w:id="145"/>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33732ECA"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w:t>
      </w:r>
      <w:r w:rsidR="005C0F5F">
        <w:t>ersus</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E863994"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6" w:name="_Ref504225839"/>
      <w:bookmarkStart w:id="147" w:name="_Toc505157891"/>
      <w:r>
        <w:t xml:space="preserve">Figura </w:t>
      </w:r>
      <w:r w:rsidR="00425859">
        <w:fldChar w:fldCharType="begin"/>
      </w:r>
      <w:r w:rsidR="00425859">
        <w:instrText xml:space="preserve"> SEQ Figura \* ARABIC </w:instrText>
      </w:r>
      <w:r w:rsidR="00425859">
        <w:fldChar w:fldCharType="separate"/>
      </w:r>
      <w:r w:rsidR="006878F6">
        <w:rPr>
          <w:noProof/>
        </w:rPr>
        <w:t>30</w:t>
      </w:r>
      <w:r w:rsidR="00425859">
        <w:rPr>
          <w:noProof/>
        </w:rPr>
        <w:fldChar w:fldCharType="end"/>
      </w:r>
      <w:bookmarkEnd w:id="146"/>
      <w:r>
        <w:t xml:space="preserve"> – Fundamentos Financeiros – 3D Systems</w:t>
      </w:r>
      <w:bookmarkEnd w:id="147"/>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8" w:name="_Ref503443209"/>
      <w:bookmarkStart w:id="149" w:name="_Toc505157892"/>
      <w:r>
        <w:lastRenderedPageBreak/>
        <w:t xml:space="preserve">Figura </w:t>
      </w:r>
      <w:r w:rsidR="00425859">
        <w:fldChar w:fldCharType="begin"/>
      </w:r>
      <w:r w:rsidR="00425859">
        <w:instrText xml:space="preserve"> SEQ Figura \* ARABIC </w:instrText>
      </w:r>
      <w:r w:rsidR="00425859">
        <w:fldChar w:fldCharType="separate"/>
      </w:r>
      <w:r w:rsidR="006878F6">
        <w:rPr>
          <w:noProof/>
        </w:rPr>
        <w:t>31</w:t>
      </w:r>
      <w:r w:rsidR="00425859">
        <w:rPr>
          <w:noProof/>
        </w:rPr>
        <w:fldChar w:fldCharType="end"/>
      </w:r>
      <w:bookmarkEnd w:id="148"/>
      <w:r>
        <w:t xml:space="preserve"> – Investimento em Pesquisa e Desenvolvimento – 3D Systems</w:t>
      </w:r>
      <w:bookmarkEnd w:id="149"/>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0" w:name="_Toc505157958"/>
      <w:r>
        <w:t>Estrutura</w:t>
      </w:r>
      <w:r w:rsidR="008C5829">
        <w:t xml:space="preserve"> do Modelo (R)</w:t>
      </w:r>
      <w:bookmarkEnd w:id="150"/>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72C7A39A"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51" w:name="_Ref504373488"/>
      <w:bookmarkStart w:id="152" w:name="_Toc505157893"/>
      <w:r>
        <w:lastRenderedPageBreak/>
        <w:t xml:space="preserve">Figura </w:t>
      </w:r>
      <w:r w:rsidR="00425859">
        <w:fldChar w:fldCharType="begin"/>
      </w:r>
      <w:r w:rsidR="00425859">
        <w:instrText xml:space="preserve"> SEQ Figura \* ARABIC </w:instrText>
      </w:r>
      <w:r w:rsidR="00425859">
        <w:fldChar w:fldCharType="separate"/>
      </w:r>
      <w:r w:rsidR="006878F6">
        <w:rPr>
          <w:noProof/>
        </w:rPr>
        <w:t>32</w:t>
      </w:r>
      <w:r w:rsidR="00425859">
        <w:rPr>
          <w:noProof/>
        </w:rPr>
        <w:fldChar w:fldCharType="end"/>
      </w:r>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13CB638"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3" w:name="_Ref504393698"/>
      <w:bookmarkStart w:id="154" w:name="_Toc505157844"/>
      <w:r>
        <w:t xml:space="preserve">Quadro </w:t>
      </w:r>
      <w:r w:rsidR="00425859">
        <w:fldChar w:fldCharType="begin"/>
      </w:r>
      <w:r w:rsidR="00425859">
        <w:instrText xml:space="preserve"> SEQ Quadro \* ARABIC </w:instrText>
      </w:r>
      <w:r w:rsidR="00425859">
        <w:fldChar w:fldCharType="separate"/>
      </w:r>
      <w:r w:rsidR="006878F6">
        <w:rPr>
          <w:noProof/>
        </w:rPr>
        <w:t>14</w:t>
      </w:r>
      <w:r w:rsidR="00425859">
        <w:rPr>
          <w:noProof/>
        </w:rPr>
        <w:fldChar w:fldCharType="end"/>
      </w:r>
      <w:bookmarkEnd w:id="153"/>
      <w:r>
        <w:t xml:space="preserve"> – Síntese das Modificações Necessárias para o Modelo.</w:t>
      </w:r>
      <w:bookmarkEnd w:id="154"/>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5" w:name="_Toc505157959"/>
      <w:r>
        <w:t>Métricas (</w:t>
      </w:r>
      <w:r w:rsidR="00011BA4">
        <w:t>M</w:t>
      </w:r>
      <w:r>
        <w:t>)</w:t>
      </w:r>
      <w:bookmarkEnd w:id="155"/>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DFD436C"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6" w:name="_Ref504250017"/>
      <w:bookmarkStart w:id="157" w:name="_Toc505157845"/>
      <w:r>
        <w:t xml:space="preserve">Quadro </w:t>
      </w:r>
      <w:r w:rsidR="00425859">
        <w:fldChar w:fldCharType="begin"/>
      </w:r>
      <w:r w:rsidR="00425859">
        <w:instrText xml:space="preserve"> SEQ Quadro \* ARABIC </w:instrText>
      </w:r>
      <w:r w:rsidR="00425859">
        <w:fldChar w:fldCharType="separate"/>
      </w:r>
      <w:r w:rsidR="006878F6">
        <w:rPr>
          <w:noProof/>
        </w:rPr>
        <w:t>15</w:t>
      </w:r>
      <w:r w:rsidR="00425859">
        <w:rPr>
          <w:noProof/>
        </w:rPr>
        <w:fldChar w:fldCharType="end"/>
      </w:r>
      <w:bookmarkEnd w:id="156"/>
      <w:r>
        <w:t xml:space="preserve"> – Incertezas, Decisões, Relações e Métricas (XLRM)</w:t>
      </w:r>
      <w:bookmarkEnd w:id="157"/>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8" w:name="_Toc505157960"/>
      <w:r>
        <w:t xml:space="preserve">Modelo de Dinâmica </w:t>
      </w:r>
      <w:r w:rsidR="002D0E7C">
        <w:t>Competitiva</w:t>
      </w:r>
      <w:bookmarkEnd w:id="158"/>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9" w:name="_Toc505157961"/>
      <w:r w:rsidRPr="00D606E2">
        <w:lastRenderedPageBreak/>
        <w:t>Demanda Global</w:t>
      </w:r>
      <w:bookmarkEnd w:id="159"/>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0" w:name="_Toc505157962"/>
      <w:r w:rsidRPr="00D606E2">
        <w:t>Difusão do Produto</w:t>
      </w:r>
      <w:bookmarkEnd w:id="160"/>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1" w:name="_Toc505157963"/>
      <w:r w:rsidRPr="00D606E2">
        <w:t>Market Share</w:t>
      </w:r>
      <w:bookmarkEnd w:id="161"/>
    </w:p>
    <w:p w14:paraId="1C4E50E7" w14:textId="77777777"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2" w:name="_Toc505157964"/>
      <w:r w:rsidRPr="00D606E2">
        <w:t>A Firma</w:t>
      </w:r>
      <w:bookmarkEnd w:id="162"/>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425859"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425859"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6C83A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3" w:name="_Ref504992022"/>
      <w:bookmarkStart w:id="164" w:name="_Toc505157894"/>
      <w:r>
        <w:t xml:space="preserve">Figura </w:t>
      </w:r>
      <w:r w:rsidR="00425859">
        <w:fldChar w:fldCharType="begin"/>
      </w:r>
      <w:r w:rsidR="00425859">
        <w:instrText xml:space="preserve"> SEQ Figura \* ARABIC </w:instrText>
      </w:r>
      <w:r w:rsidR="00425859">
        <w:fldChar w:fldCharType="separate"/>
      </w:r>
      <w:r w:rsidR="006878F6">
        <w:rPr>
          <w:noProof/>
        </w:rPr>
        <w:t>33</w:t>
      </w:r>
      <w:r w:rsidR="00425859">
        <w:rPr>
          <w:noProof/>
        </w:rPr>
        <w:fldChar w:fldCharType="end"/>
      </w:r>
      <w:bookmarkEnd w:id="163"/>
      <w:r>
        <w:t xml:space="preserve"> – Relação entre </w:t>
      </w:r>
      <w:r w:rsidR="00362DC0">
        <w:t>P</w:t>
      </w:r>
      <w:r>
        <w:t>rodução Acumulada e Custos</w:t>
      </w:r>
      <w:bookmarkEnd w:id="164"/>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5" w:name="_Toc505157965"/>
      <w:r w:rsidRPr="00D606E2">
        <w:t>Produção</w:t>
      </w:r>
      <w:bookmarkEnd w:id="165"/>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425859"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6" w:name="_Toc505157966"/>
      <w:r w:rsidRPr="00D606E2">
        <w:t>Capacidade</w:t>
      </w:r>
      <w:bookmarkEnd w:id="166"/>
    </w:p>
    <w:p w14:paraId="21FB4B26" w14:textId="10831C5A" w:rsidR="00390F69" w:rsidRPr="000A4285" w:rsidRDefault="00390F69" w:rsidP="00390F69">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4285">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4285">
        <w:rPr>
          <w:noProof/>
        </w:rPr>
        <w:t>(2007)</w:t>
      </w:r>
      <w:r w:rsidR="008C0E26">
        <w:fldChar w:fldCharType="end"/>
      </w:r>
      <w:r w:rsidRPr="000A4285">
        <w:t xml:space="preserve"> propõe</w:t>
      </w:r>
      <w:r w:rsidR="008C0E26" w:rsidRPr="000A4285">
        <w:t>m</w:t>
      </w:r>
      <w:r w:rsidRPr="000A4285">
        <w:t xml:space="preserve"> a utilização do operador </w:t>
      </w:r>
      <m:oMath>
        <m:r>
          <w:rPr>
            <w:rFonts w:ascii="Cambria Math" w:hAnsi="Cambria Math"/>
          </w:rPr>
          <m:t>φ</m:t>
        </m:r>
      </m:oMath>
      <w:r w:rsidRPr="000A4285">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428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425859"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425859"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425859"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7" w:name="_Toc505157967"/>
      <w:r w:rsidRPr="00D606E2">
        <w:t xml:space="preserve">Estratégia de </w:t>
      </w:r>
      <w:r w:rsidR="00D04C16">
        <w:t>Apropriação do Market Share</w:t>
      </w:r>
      <w:bookmarkEnd w:id="167"/>
    </w:p>
    <w:p w14:paraId="688E74A0" w14:textId="512D3B64" w:rsidR="00390F69" w:rsidRPr="002A1268" w:rsidRDefault="00390F69" w:rsidP="00390F69">
      <w:r w:rsidRPr="002A1268">
        <w:t xml:space="preserve">A variável de decisão criada no modelo de </w:t>
      </w:r>
      <w:r w:rsidR="007536DB" w:rsidRPr="007536DB">
        <w:t xml:space="preserve">Sterman et al. </w:t>
      </w:r>
      <w:r w:rsidR="007536DB" w:rsidRPr="002A1268">
        <w:fldChar w:fldCharType="begin" w:fldLock="1"/>
      </w:r>
      <w:r w:rsidR="007536DB"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7536DB" w:rsidRPr="002A1268">
        <w:fldChar w:fldCharType="separate"/>
      </w:r>
      <w:r w:rsidR="007536DB" w:rsidRPr="007536DB">
        <w:rPr>
          <w:noProof/>
        </w:rPr>
        <w:t>(2007)</w:t>
      </w:r>
      <w:r w:rsidR="007536DB" w:rsidRPr="002A1268">
        <w:fldChar w:fldCharType="end"/>
      </w:r>
      <w:r w:rsidR="007536DB">
        <w:t xml:space="preserve"> </w:t>
      </w:r>
      <w:bookmarkStart w:id="168" w:name="_GoBack"/>
      <w:bookmarkEnd w:id="168"/>
      <w:r w:rsidRPr="002A1268">
        <w:t xml:space="preserve">refere-se à estratégia de capacidade da firma. </w:t>
      </w:r>
      <w:r w:rsidR="00DF6DA2" w:rsidRPr="007536DB">
        <w:t xml:space="preserve">Sterman et al. </w:t>
      </w:r>
      <w:r w:rsidR="00DF6DA2" w:rsidRPr="002A1268">
        <w:fldChar w:fldCharType="begin" w:fldLock="1"/>
      </w:r>
      <w:r w:rsidR="00DF6DA2"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00DF6DA2" w:rsidRPr="00813777">
        <w:rPr>
          <w:lang w:val="en-US"/>
        </w:rPr>
        <w:instrText>mptions about agent rationality and the feedback complexity of the market. The results highlight the risks of incorpo</w:instrText>
      </w:r>
      <w:r w:rsidR="00DF6DA2"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7536DB">
        <w:rPr>
          <w:noProof/>
        </w:rPr>
        <w:t>(2007)</w:t>
      </w:r>
      <w:r w:rsidR="00DF6DA2" w:rsidRPr="002A1268">
        <w:fldChar w:fldCharType="end"/>
      </w:r>
      <w:r w:rsidRPr="007536DB">
        <w:t xml:space="preserve"> utiliza duas estratégias de capacidade distintas. </w:t>
      </w:r>
      <w:r w:rsidRPr="000A4285">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425859"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9" w:name="_Toc505157968"/>
      <w:r w:rsidRPr="00D606E2">
        <w:t>Preços</w:t>
      </w:r>
      <w:bookmarkEnd w:id="169"/>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70" w:name="_Toc505157969"/>
      <w:r w:rsidRPr="00D606E2">
        <w:lastRenderedPageBreak/>
        <w:t>Pesquisa e Desenvolvimento</w:t>
      </w:r>
      <w:bookmarkEnd w:id="170"/>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425859"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425859"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71" w:name="_Ref505088841"/>
      <w:bookmarkStart w:id="172" w:name="_Toc505157846"/>
      <w:r>
        <w:lastRenderedPageBreak/>
        <w:t xml:space="preserve">Quadro </w:t>
      </w:r>
      <w:r w:rsidR="00425859">
        <w:fldChar w:fldCharType="begin"/>
      </w:r>
      <w:r w:rsidR="00425859">
        <w:instrText xml:space="preserve"> SEQ Quadro \* ARABIC </w:instrText>
      </w:r>
      <w:r w:rsidR="00425859">
        <w:fldChar w:fldCharType="separate"/>
      </w:r>
      <w:r w:rsidR="006878F6">
        <w:rPr>
          <w:noProof/>
        </w:rPr>
        <w:t>16</w:t>
      </w:r>
      <w:r w:rsidR="00425859">
        <w:rPr>
          <w:noProof/>
        </w:rPr>
        <w:fldChar w:fldCharType="end"/>
      </w:r>
      <w:bookmarkEnd w:id="171"/>
      <w:r>
        <w:t xml:space="preserve"> – Variáveis do Modelo Computacional</w:t>
      </w:r>
      <w:bookmarkEnd w:id="172"/>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425859"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425859"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425859"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425859"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425859"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425859"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425859"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425859"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425859"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425859"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73" w:name="implementacao-do-modelo-computacional"/>
      <w:bookmarkEnd w:id="173"/>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4" w:name="_Ref505087149"/>
      <w:bookmarkStart w:id="175" w:name="_Toc505157847"/>
      <w:r>
        <w:t xml:space="preserve">Quadro </w:t>
      </w:r>
      <w:r w:rsidR="00425859">
        <w:fldChar w:fldCharType="begin"/>
      </w:r>
      <w:r w:rsidR="00425859">
        <w:instrText xml:space="preserve"> SEQ Quadro \* ARABIC </w:instrText>
      </w:r>
      <w:r w:rsidR="00425859">
        <w:fldChar w:fldCharType="separate"/>
      </w:r>
      <w:r w:rsidR="006878F6">
        <w:rPr>
          <w:noProof/>
        </w:rPr>
        <w:t>17</w:t>
      </w:r>
      <w:r w:rsidR="00425859">
        <w:rPr>
          <w:noProof/>
        </w:rPr>
        <w:fldChar w:fldCharType="end"/>
      </w:r>
      <w:bookmarkEnd w:id="174"/>
      <w:r>
        <w:t xml:space="preserve"> – Pressupostos do Modelo de Dinâmica Competitiva</w:t>
      </w:r>
      <w:bookmarkEnd w:id="175"/>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6" w:name="_Toc505157970"/>
      <w:r>
        <w:t xml:space="preserve">Algoritmos Desenvolvidos </w:t>
      </w:r>
      <w:r w:rsidR="00585C42">
        <w:t>para a Análise RDM</w:t>
      </w:r>
      <w:bookmarkEnd w:id="176"/>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7" w:name="_Toc505157971"/>
      <w:r>
        <w:t>Módulos d</w:t>
      </w:r>
      <w:r w:rsidR="00727E88">
        <w:t>esenvolvidos</w:t>
      </w:r>
      <w:bookmarkEnd w:id="177"/>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D4D5BD1" w:rsidR="00227D12" w:rsidRDefault="00227D12" w:rsidP="00227D12">
      <w:pPr>
        <w:pStyle w:val="Legenda"/>
      </w:pPr>
      <w:bookmarkStart w:id="178" w:name="_Ref504344001"/>
      <w:bookmarkStart w:id="179" w:name="_Toc505157895"/>
      <w:r>
        <w:lastRenderedPageBreak/>
        <w:t xml:space="preserve">Figura </w:t>
      </w:r>
      <w:r w:rsidR="00425859">
        <w:fldChar w:fldCharType="begin"/>
      </w:r>
      <w:r w:rsidR="00425859">
        <w:instrText xml:space="preserve"> SEQ Figura \* ARABIC </w:instrText>
      </w:r>
      <w:r w:rsidR="00425859">
        <w:fldChar w:fldCharType="separate"/>
      </w:r>
      <w:r w:rsidR="006878F6">
        <w:rPr>
          <w:noProof/>
        </w:rPr>
        <w:t>34</w:t>
      </w:r>
      <w:r w:rsidR="00425859">
        <w:rPr>
          <w:noProof/>
        </w:rPr>
        <w:fldChar w:fldCharType="end"/>
      </w:r>
      <w:bookmarkEnd w:id="178"/>
      <w:r>
        <w:t xml:space="preserve"> – Estrutura Modular do Simulador RDM</w:t>
      </w:r>
      <w:bookmarkEnd w:id="179"/>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0C4A5901" w:rsidR="000F1E29" w:rsidRDefault="000F1E29" w:rsidP="000F1E29">
      <w:pPr>
        <w:pStyle w:val="Legenda"/>
      </w:pPr>
      <w:bookmarkStart w:id="180" w:name="_Ref504343936"/>
      <w:bookmarkStart w:id="181" w:name="_Toc505157848"/>
      <w:r>
        <w:t xml:space="preserve">Quadro </w:t>
      </w:r>
      <w:r w:rsidR="00425859">
        <w:fldChar w:fldCharType="begin"/>
      </w:r>
      <w:r w:rsidR="00425859">
        <w:instrText xml:space="preserve"> SEQ Quadro \* ARABIC </w:instrText>
      </w:r>
      <w:r w:rsidR="00425859">
        <w:fldChar w:fldCharType="separate"/>
      </w:r>
      <w:r w:rsidR="006878F6">
        <w:rPr>
          <w:noProof/>
        </w:rPr>
        <w:t>18</w:t>
      </w:r>
      <w:r w:rsidR="00425859">
        <w:rPr>
          <w:noProof/>
        </w:rPr>
        <w:fldChar w:fldCharType="end"/>
      </w:r>
      <w:bookmarkEnd w:id="180"/>
      <w:r w:rsidR="002C5C5B">
        <w:t xml:space="preserve"> – Entrada de Variáveis de Incerteza</w:t>
      </w:r>
      <w:bookmarkEnd w:id="181"/>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114D1D4F" w:rsidR="00CA1CAD" w:rsidRDefault="00CA1CAD" w:rsidP="00CA1CAD">
      <w:pPr>
        <w:pStyle w:val="Legenda"/>
      </w:pPr>
      <w:bookmarkStart w:id="182" w:name="_Ref504343953"/>
      <w:bookmarkStart w:id="183" w:name="_Toc505157849"/>
      <w:r>
        <w:t xml:space="preserve">Quadro </w:t>
      </w:r>
      <w:r w:rsidR="00425859">
        <w:fldChar w:fldCharType="begin"/>
      </w:r>
      <w:r w:rsidR="00425859">
        <w:instrText xml:space="preserve"> SEQ Quadro \* ARABIC </w:instrText>
      </w:r>
      <w:r w:rsidR="00425859">
        <w:fldChar w:fldCharType="separate"/>
      </w:r>
      <w:r w:rsidR="006878F6">
        <w:rPr>
          <w:noProof/>
        </w:rPr>
        <w:t>19</w:t>
      </w:r>
      <w:r w:rsidR="00425859">
        <w:rPr>
          <w:noProof/>
        </w:rPr>
        <w:fldChar w:fldCharType="end"/>
      </w:r>
      <w:bookmarkEnd w:id="182"/>
      <w:r>
        <w:t xml:space="preserve"> – Entrada de Estratégias</w:t>
      </w:r>
      <w:bookmarkEnd w:id="183"/>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4" w:name="_Ref504801453"/>
      <w:bookmarkStart w:id="185" w:name="_Toc505157850"/>
      <w:r>
        <w:t xml:space="preserve">Quadro </w:t>
      </w:r>
      <w:r w:rsidR="00425859">
        <w:fldChar w:fldCharType="begin"/>
      </w:r>
      <w:r w:rsidR="00425859">
        <w:instrText xml:space="preserve"> SEQ Quadro \* ARABIC </w:instrText>
      </w:r>
      <w:r w:rsidR="00425859">
        <w:fldChar w:fldCharType="separate"/>
      </w:r>
      <w:r w:rsidR="006878F6">
        <w:rPr>
          <w:noProof/>
        </w:rPr>
        <w:t>20</w:t>
      </w:r>
      <w:r w:rsidR="00425859">
        <w:rPr>
          <w:noProof/>
        </w:rPr>
        <w:fldChar w:fldCharType="end"/>
      </w:r>
      <w:bookmarkEnd w:id="184"/>
      <w:r>
        <w:t xml:space="preserve"> – Entrada de Estratégias</w:t>
      </w:r>
      <w:r w:rsidR="00B653B0">
        <w:t xml:space="preserve"> – Modo para Experimento Fatorial Completo</w:t>
      </w:r>
      <w:bookmarkEnd w:id="185"/>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6" w:name="_Ref504344880"/>
    </w:p>
    <w:p w14:paraId="1C55596D" w14:textId="075043CF" w:rsidR="00CA1CAD" w:rsidRDefault="00CA1CAD" w:rsidP="00CA1CAD">
      <w:pPr>
        <w:pStyle w:val="Legenda"/>
      </w:pPr>
      <w:bookmarkStart w:id="187" w:name="_Ref505031380"/>
      <w:bookmarkStart w:id="188" w:name="_Toc505157851"/>
      <w:r>
        <w:lastRenderedPageBreak/>
        <w:t xml:space="preserve">Quadro </w:t>
      </w:r>
      <w:r w:rsidR="00425859">
        <w:fldChar w:fldCharType="begin"/>
      </w:r>
      <w:r w:rsidR="00425859">
        <w:instrText xml:space="preserve"> SEQ Quadro \* ARABIC </w:instrText>
      </w:r>
      <w:r w:rsidR="00425859">
        <w:fldChar w:fldCharType="separate"/>
      </w:r>
      <w:r w:rsidR="006878F6">
        <w:rPr>
          <w:noProof/>
        </w:rPr>
        <w:t>21</w:t>
      </w:r>
      <w:r w:rsidR="00425859">
        <w:rPr>
          <w:noProof/>
        </w:rPr>
        <w:fldChar w:fldCharType="end"/>
      </w:r>
      <w:bookmarkEnd w:id="186"/>
      <w:bookmarkEnd w:id="187"/>
      <w:r>
        <w:t xml:space="preserve"> – Etapas da Análise Executada pela Ferramenta Computacional</w:t>
      </w:r>
      <w:bookmarkEnd w:id="188"/>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9" w:name="_Toc505157972"/>
      <w:r>
        <w:lastRenderedPageBreak/>
        <w:t>Avaliação do Modelo Computacional</w:t>
      </w:r>
      <w:bookmarkEnd w:id="189"/>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90" w:name="_Ref505239291"/>
      <w:bookmarkStart w:id="191" w:name="_Toc505157915"/>
      <w:r>
        <w:lastRenderedPageBreak/>
        <w:t xml:space="preserve">Tabela </w:t>
      </w:r>
      <w:r w:rsidR="00425859">
        <w:fldChar w:fldCharType="begin"/>
      </w:r>
      <w:r w:rsidR="00425859">
        <w:instrText xml:space="preserve"> SEQ Tabela \* ARABIC </w:instrText>
      </w:r>
      <w:r w:rsidR="00425859">
        <w:fldChar w:fldCharType="separate"/>
      </w:r>
      <w:r w:rsidR="006878F6">
        <w:rPr>
          <w:noProof/>
        </w:rPr>
        <w:t>2</w:t>
      </w:r>
      <w:r w:rsidR="00425859">
        <w:rPr>
          <w:noProof/>
        </w:rPr>
        <w:fldChar w:fldCharType="end"/>
      </w:r>
      <w:bookmarkEnd w:id="190"/>
      <w:r>
        <w:t xml:space="preserve"> – Demanda Observada e Demanda Simulada</w:t>
      </w:r>
      <w:bookmarkEnd w:id="191"/>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92" w:name="_Ref505239329"/>
      <w:bookmarkStart w:id="193" w:name="_Toc505157896"/>
      <w:r>
        <w:t xml:space="preserve">Figura </w:t>
      </w:r>
      <w:r w:rsidR="00425859">
        <w:fldChar w:fldCharType="begin"/>
      </w:r>
      <w:r w:rsidR="00425859">
        <w:instrText xml:space="preserve"> SEQ Figura \* ARABIC </w:instrText>
      </w:r>
      <w:r w:rsidR="00425859">
        <w:fldChar w:fldCharType="separate"/>
      </w:r>
      <w:r w:rsidR="006878F6">
        <w:rPr>
          <w:noProof/>
        </w:rPr>
        <w:t>35</w:t>
      </w:r>
      <w:r w:rsidR="00425859">
        <w:rPr>
          <w:noProof/>
        </w:rPr>
        <w:fldChar w:fldCharType="end"/>
      </w:r>
      <w:bookmarkEnd w:id="192"/>
      <w:r>
        <w:t xml:space="preserve"> – Dados Simulados e Valores Observados</w:t>
      </w:r>
      <w:bookmarkEnd w:id="193"/>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4" w:name="_Ref505102525"/>
      <w:bookmarkStart w:id="195" w:name="_Toc505157852"/>
      <w:r>
        <w:t xml:space="preserve">Quadro </w:t>
      </w:r>
      <w:r w:rsidR="00425859">
        <w:fldChar w:fldCharType="begin"/>
      </w:r>
      <w:r w:rsidR="00425859">
        <w:instrText xml:space="preserve"> SEQ Quadro \* ARABIC </w:instrText>
      </w:r>
      <w:r w:rsidR="00425859">
        <w:fldChar w:fldCharType="separate"/>
      </w:r>
      <w:r w:rsidR="006878F6">
        <w:rPr>
          <w:noProof/>
        </w:rPr>
        <w:t>22</w:t>
      </w:r>
      <w:r w:rsidR="00425859">
        <w:rPr>
          <w:noProof/>
        </w:rPr>
        <w:fldChar w:fldCharType="end"/>
      </w:r>
      <w:bookmarkEnd w:id="194"/>
      <w:r>
        <w:t xml:space="preserve"> – Estatísticas calculadas para a Avaliação do Modelo</w:t>
      </w:r>
      <w:bookmarkEnd w:id="195"/>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6" w:name="_Toc505157973"/>
      <w:r>
        <w:lastRenderedPageBreak/>
        <w:t>ANÁLISE DA ROBUSTEZ DE DECISÕES ESTRATÉGICAS EM CONDIÇÕES DE INCERTEZA PROFUNDA</w:t>
      </w:r>
      <w:bookmarkEnd w:id="196"/>
      <w:r w:rsidR="00916CD7">
        <w:t xml:space="preserve"> </w:t>
      </w:r>
    </w:p>
    <w:p w14:paraId="4B2F4E97" w14:textId="3DFE3721" w:rsidR="002A47AA" w:rsidRDefault="00BC7B5E" w:rsidP="002A47AA">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em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54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p>
    <w:p w14:paraId="5E7D3B20" w14:textId="3A724D14" w:rsidR="00D04C16" w:rsidRDefault="00D04C16" w:rsidP="00E8157B"/>
    <w:p w14:paraId="5EC552A7" w14:textId="4F0AEF7D" w:rsidR="00D04C16" w:rsidRDefault="00D04C16" w:rsidP="00D04C16">
      <w:pPr>
        <w:pStyle w:val="Legenda"/>
      </w:pPr>
      <w:bookmarkStart w:id="197" w:name="_Ref504419537"/>
      <w:bookmarkStart w:id="198" w:name="_Toc505157853"/>
      <w:r>
        <w:t xml:space="preserve">Quadro </w:t>
      </w:r>
      <w:r w:rsidR="00425859">
        <w:fldChar w:fldCharType="begin"/>
      </w:r>
      <w:r w:rsidR="00425859">
        <w:instrText xml:space="preserve"> SEQ Quadro \* ARABIC </w:instrText>
      </w:r>
      <w:r w:rsidR="00425859">
        <w:fldChar w:fldCharType="separate"/>
      </w:r>
      <w:r w:rsidR="006878F6">
        <w:rPr>
          <w:noProof/>
        </w:rPr>
        <w:t>23</w:t>
      </w:r>
      <w:r w:rsidR="00425859">
        <w:rPr>
          <w:noProof/>
        </w:rPr>
        <w:fldChar w:fldCharType="end"/>
      </w:r>
      <w:bookmarkEnd w:id="197"/>
      <w:r>
        <w:t xml:space="preserve"> – Decisões Simuladas</w:t>
      </w:r>
      <w:r w:rsidR="00D52111">
        <w:t xml:space="preserve"> para o Player 1</w:t>
      </w:r>
      <w:bookmarkEnd w:id="198"/>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425859"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425859"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425859"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9" w:name="_Ref503684329"/>
      <w:r>
        <w:br w:type="page"/>
      </w:r>
    </w:p>
    <w:p w14:paraId="51EA8470" w14:textId="3E89B0DE" w:rsidR="00023715" w:rsidRDefault="00023715" w:rsidP="00023715">
      <w:pPr>
        <w:pStyle w:val="Legenda"/>
      </w:pPr>
      <w:bookmarkStart w:id="200" w:name="_Ref505158717"/>
      <w:bookmarkStart w:id="201" w:name="_Toc505157916"/>
      <w:r>
        <w:lastRenderedPageBreak/>
        <w:t xml:space="preserve">Tabela </w:t>
      </w:r>
      <w:r w:rsidR="00425859">
        <w:fldChar w:fldCharType="begin"/>
      </w:r>
      <w:r w:rsidR="00425859">
        <w:instrText xml:space="preserve"> SEQ Tabela \* ARABIC </w:instrText>
      </w:r>
      <w:r w:rsidR="00425859">
        <w:fldChar w:fldCharType="separate"/>
      </w:r>
      <w:r w:rsidR="006878F6">
        <w:rPr>
          <w:noProof/>
        </w:rPr>
        <w:t>3</w:t>
      </w:r>
      <w:r w:rsidR="00425859">
        <w:rPr>
          <w:noProof/>
        </w:rPr>
        <w:fldChar w:fldCharType="end"/>
      </w:r>
      <w:bookmarkEnd w:id="199"/>
      <w:bookmarkEnd w:id="200"/>
      <w:r>
        <w:t xml:space="preserve"> – Estratégias Simuladas</w:t>
      </w:r>
      <w:bookmarkEnd w:id="20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3504E00"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202" w:name="_Ref503684797"/>
      <w:bookmarkStart w:id="203" w:name="_Toc505157897"/>
      <w:r>
        <w:t xml:space="preserve">Figura </w:t>
      </w:r>
      <w:r w:rsidR="00425859">
        <w:fldChar w:fldCharType="begin"/>
      </w:r>
      <w:r w:rsidR="00425859">
        <w:instrText xml:space="preserve"> SEQ Figura \* ARABIC </w:instrText>
      </w:r>
      <w:r w:rsidR="00425859">
        <w:fldChar w:fldCharType="separate"/>
      </w:r>
      <w:r w:rsidR="006878F6">
        <w:rPr>
          <w:noProof/>
        </w:rPr>
        <w:t>36</w:t>
      </w:r>
      <w:r w:rsidR="00425859">
        <w:rPr>
          <w:noProof/>
        </w:rPr>
        <w:fldChar w:fldCharType="end"/>
      </w:r>
      <w:bookmarkEnd w:id="202"/>
      <w:r>
        <w:t xml:space="preserve"> – </w:t>
      </w:r>
      <w:r w:rsidR="009832EC">
        <w:t xml:space="preserve">Trajetórias da </w:t>
      </w:r>
      <w:r>
        <w:t xml:space="preserve">Demanda de Impressoras 3D Profissionais </w:t>
      </w:r>
      <w:r w:rsidR="00BC7B5E">
        <w:t>Simulada</w:t>
      </w:r>
      <w:r w:rsidR="009832EC">
        <w:t>s</w:t>
      </w:r>
      <w:bookmarkEnd w:id="203"/>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7CD937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4" w:name="_Ref503686301"/>
      <w:bookmarkStart w:id="205" w:name="_Toc505157898"/>
      <w:r>
        <w:lastRenderedPageBreak/>
        <w:t xml:space="preserve">Figura </w:t>
      </w:r>
      <w:r w:rsidR="00425859">
        <w:fldChar w:fldCharType="begin"/>
      </w:r>
      <w:r w:rsidR="00425859">
        <w:instrText xml:space="preserve"> SEQ Figura \* ARABIC </w:instrText>
      </w:r>
      <w:r w:rsidR="00425859">
        <w:fldChar w:fldCharType="separate"/>
      </w:r>
      <w:r w:rsidR="006878F6">
        <w:rPr>
          <w:noProof/>
        </w:rPr>
        <w:t>37</w:t>
      </w:r>
      <w:r w:rsidR="00425859">
        <w:rPr>
          <w:noProof/>
        </w:rPr>
        <w:fldChar w:fldCharType="end"/>
      </w:r>
      <w:bookmarkEnd w:id="204"/>
      <w:r>
        <w:t xml:space="preserve"> – Valor Presente Líquido do Player 1 Simulado</w:t>
      </w:r>
      <w:bookmarkEnd w:id="205"/>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0FB5E4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0A4285" w:rsidRDefault="009278BD" w:rsidP="009278BD">
      <w:pPr>
        <w:pStyle w:val="Legenda"/>
        <w:rPr>
          <w:lang w:val="en-US"/>
        </w:rPr>
      </w:pPr>
      <w:bookmarkStart w:id="206" w:name="_Ref503687616"/>
      <w:bookmarkStart w:id="207" w:name="_Toc5051578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878F6" w:rsidRPr="000A4285">
        <w:rPr>
          <w:noProof/>
          <w:lang w:val="en-US"/>
        </w:rPr>
        <w:t>38</w:t>
      </w:r>
      <w:r w:rsidR="000A4285">
        <w:rPr>
          <w:noProof/>
        </w:rPr>
        <w:fldChar w:fldCharType="end"/>
      </w:r>
      <w:bookmarkEnd w:id="206"/>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7"/>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8" w:name="_Toc505157974"/>
      <w:r>
        <w:t xml:space="preserve">Simulação e </w:t>
      </w:r>
      <w:r w:rsidR="005F5294">
        <w:t>Avaliação de Robustez das Estratégias</w:t>
      </w:r>
      <w:bookmarkEnd w:id="208"/>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9" w:name="_Ref503682869"/>
      <w:bookmarkStart w:id="210"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9"/>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1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11" w:name="_Ref503685033"/>
      <w:bookmarkStart w:id="212"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11"/>
      <w:r w:rsidRPr="00DE4B63">
        <w:t xml:space="preserve"> – </w:t>
      </w:r>
      <w:r>
        <w:t>Custo de Oportunidade Simulado em 10</w:t>
      </w:r>
      <w:r w:rsidR="00B0066C">
        <w:t>.</w:t>
      </w:r>
      <w:r>
        <w:t>800 cenários</w:t>
      </w:r>
      <w:bookmarkEnd w:id="21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13" w:name="_Ref503689769"/>
      <w:bookmarkStart w:id="214" w:name="_Toc505157917"/>
      <w:r>
        <w:t xml:space="preserve">Tabela </w:t>
      </w:r>
      <w:r w:rsidR="00425859">
        <w:fldChar w:fldCharType="begin"/>
      </w:r>
      <w:r w:rsidR="00425859">
        <w:instrText xml:space="preserve"> SEQ Tabela \* ARABIC </w:instrText>
      </w:r>
      <w:r w:rsidR="00425859">
        <w:fldChar w:fldCharType="separate"/>
      </w:r>
      <w:r w:rsidR="006878F6">
        <w:rPr>
          <w:noProof/>
        </w:rPr>
        <w:t>4</w:t>
      </w:r>
      <w:r w:rsidR="00425859">
        <w:rPr>
          <w:noProof/>
        </w:rPr>
        <w:fldChar w:fldCharType="end"/>
      </w:r>
      <w:bookmarkEnd w:id="213"/>
      <w:r>
        <w:t xml:space="preserve"> – Análise de Robustez das 54 Estratégias Testadas em 200 cenários</w:t>
      </w:r>
      <w:bookmarkEnd w:id="21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23A35B9"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5" w:name="_Ref504460271"/>
      <w:bookmarkStart w:id="216" w:name="_Toc505157902"/>
      <w:r>
        <w:t xml:space="preserve">Figura </w:t>
      </w:r>
      <w:r w:rsidR="00425859">
        <w:fldChar w:fldCharType="begin"/>
      </w:r>
      <w:r w:rsidR="00425859">
        <w:instrText xml:space="preserve"> SEQ Figura \* AR</w:instrText>
      </w:r>
      <w:r w:rsidR="00425859">
        <w:instrText xml:space="preserve">ABIC </w:instrText>
      </w:r>
      <w:r w:rsidR="00425859">
        <w:fldChar w:fldCharType="separate"/>
      </w:r>
      <w:r w:rsidR="006878F6">
        <w:rPr>
          <w:noProof/>
        </w:rPr>
        <w:t>41</w:t>
      </w:r>
      <w:r w:rsidR="00425859">
        <w:rPr>
          <w:noProof/>
        </w:rPr>
        <w:fldChar w:fldCharType="end"/>
      </w:r>
      <w:bookmarkEnd w:id="215"/>
      <w:r>
        <w:t xml:space="preserve"> – Comparando a Estratégia 32 (Agressiva) vs</w:t>
      </w:r>
      <w:r w:rsidR="009900CC">
        <w:t>.</w:t>
      </w:r>
      <w:r>
        <w:t xml:space="preserve"> 32 (Conservadora)</w:t>
      </w:r>
      <w:bookmarkEnd w:id="216"/>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CC26A5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0561186B" w:rsidR="00111001" w:rsidRDefault="00111001" w:rsidP="00111001">
      <w:pPr>
        <w:pStyle w:val="Legenda"/>
      </w:pPr>
      <w:bookmarkStart w:id="217" w:name="_Ref504459519"/>
      <w:bookmarkStart w:id="218" w:name="_Toc505157903"/>
      <w:r>
        <w:t xml:space="preserve">Figura </w:t>
      </w:r>
      <w:r w:rsidR="00425859">
        <w:fldChar w:fldCharType="begin"/>
      </w:r>
      <w:r w:rsidR="00425859">
        <w:instrText xml:space="preserve"> SEQ Figura \* ARABIC </w:instrText>
      </w:r>
      <w:r w:rsidR="00425859">
        <w:fldChar w:fldCharType="separate"/>
      </w:r>
      <w:r w:rsidR="006878F6">
        <w:rPr>
          <w:noProof/>
        </w:rPr>
        <w:t>42</w:t>
      </w:r>
      <w:r w:rsidR="00425859">
        <w:rPr>
          <w:noProof/>
        </w:rPr>
        <w:fldChar w:fldCharType="end"/>
      </w:r>
      <w:bookmarkEnd w:id="217"/>
      <w:r>
        <w:t xml:space="preserve"> – Comparando a Estratégia 1 e 21 nos 200 cenários simulados</w:t>
      </w:r>
      <w:bookmarkEnd w:id="218"/>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19" w:name="_Toc505157975"/>
      <w:r>
        <w:lastRenderedPageBreak/>
        <w:t xml:space="preserve">Identificação de Incertezas Críticas e </w:t>
      </w:r>
      <w:r w:rsidR="00AB6E91">
        <w:t>Análise de Vulnerabilidade</w:t>
      </w:r>
      <w:bookmarkEnd w:id="21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20" w:name="_Ref503691350"/>
      <w:bookmarkStart w:id="221"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20"/>
      <w:r w:rsidRPr="00DE4B63">
        <w:t xml:space="preserve"> – </w:t>
      </w:r>
      <w:r w:rsidR="003028BC">
        <w:t>Definição de Casos onde a Estratégia Falha</w:t>
      </w:r>
      <w:bookmarkEnd w:id="22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22" w:name="_Ref505104360"/>
      <w:bookmarkStart w:id="223" w:name="_Toc505157854"/>
      <w:r>
        <w:lastRenderedPageBreak/>
        <w:t xml:space="preserve">Quadro </w:t>
      </w:r>
      <w:r w:rsidR="00425859">
        <w:fldChar w:fldCharType="begin"/>
      </w:r>
      <w:r w:rsidR="00425859">
        <w:instrText xml:space="preserve"> SEQ Quadro \* ARABIC </w:instrText>
      </w:r>
      <w:r w:rsidR="00425859">
        <w:fldChar w:fldCharType="separate"/>
      </w:r>
      <w:r w:rsidR="006878F6">
        <w:rPr>
          <w:noProof/>
        </w:rPr>
        <w:t>24</w:t>
      </w:r>
      <w:r w:rsidR="00425859">
        <w:rPr>
          <w:noProof/>
        </w:rPr>
        <w:fldChar w:fldCharType="end"/>
      </w:r>
      <w:bookmarkEnd w:id="222"/>
      <w:r>
        <w:t xml:space="preserve"> – Incertezas Avaliadas e Nomes Amigáveis</w:t>
      </w:r>
      <w:bookmarkEnd w:id="223"/>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4" w:name="_Toc505157976"/>
      <w:r>
        <w:t xml:space="preserve">Avaliação da </w:t>
      </w:r>
      <w:r w:rsidR="005F1EF4">
        <w:t>Diferença entre Médias</w:t>
      </w:r>
      <w:r>
        <w:t xml:space="preserve"> das Variáveis Incertas</w:t>
      </w:r>
      <w:bookmarkEnd w:id="224"/>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5" w:name="_Ref503939966"/>
      <w:bookmarkStart w:id="226" w:name="_Toc505157905"/>
      <w:r>
        <w:t xml:space="preserve">Figura </w:t>
      </w:r>
      <w:r w:rsidR="00425859">
        <w:fldChar w:fldCharType="begin"/>
      </w:r>
      <w:r w:rsidR="00425859">
        <w:instrText xml:space="preserve"> SEQ Figura \* ARABIC </w:instrText>
      </w:r>
      <w:r w:rsidR="00425859">
        <w:fldChar w:fldCharType="separate"/>
      </w:r>
      <w:r w:rsidR="006878F6">
        <w:rPr>
          <w:noProof/>
        </w:rPr>
        <w:t>44</w:t>
      </w:r>
      <w:r w:rsidR="00425859">
        <w:rPr>
          <w:noProof/>
        </w:rPr>
        <w:fldChar w:fldCharType="end"/>
      </w:r>
      <w:bookmarkEnd w:id="225"/>
      <w:r>
        <w:t xml:space="preserve"> –</w:t>
      </w:r>
      <w:r w:rsidR="004F1034">
        <w:t xml:space="preserve"> </w:t>
      </w:r>
      <w:r>
        <w:t>Variável Incerta pouco significativa e casos onde a Estratégia Falha</w:t>
      </w:r>
      <w:bookmarkEnd w:id="226"/>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7" w:name="_Ref503939510"/>
      <w:bookmarkStart w:id="228" w:name="_Toc505157906"/>
      <w:r>
        <w:t xml:space="preserve">Figura </w:t>
      </w:r>
      <w:r w:rsidR="00425859">
        <w:fldChar w:fldCharType="begin"/>
      </w:r>
      <w:r w:rsidR="00425859">
        <w:instrText xml:space="preserve"> SEQ Figura \* ARABIC </w:instrText>
      </w:r>
      <w:r w:rsidR="00425859">
        <w:fldChar w:fldCharType="separate"/>
      </w:r>
      <w:r w:rsidR="006878F6">
        <w:rPr>
          <w:noProof/>
        </w:rPr>
        <w:t>45</w:t>
      </w:r>
      <w:r w:rsidR="00425859">
        <w:rPr>
          <w:noProof/>
        </w:rPr>
        <w:fldChar w:fldCharType="end"/>
      </w:r>
      <w:bookmarkEnd w:id="227"/>
      <w:r>
        <w:t xml:space="preserve"> –</w:t>
      </w:r>
      <w:r w:rsidR="004F1034">
        <w:t xml:space="preserve"> </w:t>
      </w:r>
      <w:r w:rsidR="00BC6BC1">
        <w:t>Variável Incerta muito significativa e casos onde a Estratégia Falha</w:t>
      </w:r>
      <w:bookmarkEnd w:id="228"/>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9" w:name="_Ref503979797"/>
      <w:bookmarkStart w:id="230" w:name="_Toc505157918"/>
      <w:r>
        <w:t xml:space="preserve">Tabela </w:t>
      </w:r>
      <w:r w:rsidR="00425859">
        <w:fldChar w:fldCharType="begin"/>
      </w:r>
      <w:r w:rsidR="00425859">
        <w:instrText xml:space="preserve"> SEQ Tabela \* ARABIC </w:instrText>
      </w:r>
      <w:r w:rsidR="00425859">
        <w:fldChar w:fldCharType="separate"/>
      </w:r>
      <w:r w:rsidR="006878F6">
        <w:rPr>
          <w:noProof/>
        </w:rPr>
        <w:t>5</w:t>
      </w:r>
      <w:r w:rsidR="00425859">
        <w:rPr>
          <w:noProof/>
        </w:rPr>
        <w:fldChar w:fldCharType="end"/>
      </w:r>
      <w:bookmarkEnd w:id="229"/>
      <w:r>
        <w:t xml:space="preserve">  </w:t>
      </w:r>
      <w:r w:rsidR="002952B2">
        <w:t>Ranking de Incertezas Críticas –</w:t>
      </w:r>
      <w:r w:rsidR="004868F8">
        <w:t xml:space="preserve"> </w:t>
      </w:r>
      <w:r w:rsidR="002952B2">
        <w:t>Diferença Relativa entre Médias</w:t>
      </w:r>
      <w:bookmarkEnd w:id="230"/>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145293" w:rsidRDefault="004868F8"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14:paraId="229A712B" w14:textId="77777777" w:rsidR="004868F8" w:rsidRPr="00145293" w:rsidRDefault="004868F8" w:rsidP="00145293">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145293" w:rsidRDefault="00E767A7"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14:paraId="351B0D21" w14:textId="3A134920"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14:paraId="4B0CD9E8" w14:textId="42BBAE50"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14:paraId="1334F506" w14:textId="1A78227D"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w:t>
            </w:r>
            <w:r w:rsidR="00441239">
              <w:rPr>
                <w:rFonts w:cs="Arial"/>
                <w:b/>
                <w:sz w:val="18"/>
                <w:szCs w:val="18"/>
              </w:rPr>
              <w:t xml:space="preserve"> </w:t>
            </w:r>
            <w:r w:rsidRPr="00145293">
              <w:rPr>
                <w:rFonts w:cs="Arial"/>
                <w:b/>
                <w:sz w:val="18"/>
                <w:szCs w:val="18"/>
              </w:rPr>
              <w:t xml:space="preserve">não Falha </w:t>
            </w:r>
          </w:p>
          <w:p w14:paraId="471067BB" w14:textId="0BA34FB1"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14:paraId="5B685197" w14:textId="15407726" w:rsidR="00FB68D3"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31" w:name="_Ref503981658"/>
      <w:bookmarkStart w:id="232" w:name="_Toc505157919"/>
      <w:r>
        <w:t xml:space="preserve">Tabela </w:t>
      </w:r>
      <w:r w:rsidR="00425859">
        <w:fldChar w:fldCharType="begin"/>
      </w:r>
      <w:r w:rsidR="00425859">
        <w:instrText xml:space="preserve"> SEQ Tabela \* ARABIC </w:instrText>
      </w:r>
      <w:r w:rsidR="00425859">
        <w:fldChar w:fldCharType="separate"/>
      </w:r>
      <w:r w:rsidR="006878F6">
        <w:rPr>
          <w:noProof/>
        </w:rPr>
        <w:t>6</w:t>
      </w:r>
      <w:r w:rsidR="00425859">
        <w:rPr>
          <w:noProof/>
        </w:rPr>
        <w:fldChar w:fldCharType="end"/>
      </w:r>
      <w:bookmarkEnd w:id="231"/>
      <w:r>
        <w:t xml:space="preserve"> – Ranking de Incertezas Críticas – </w:t>
      </w:r>
      <w:r w:rsidR="00740813">
        <w:t>Teste t de Hipóteses</w:t>
      </w:r>
      <w:bookmarkEnd w:id="232"/>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42585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42585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33" w:name="_Toc505157977"/>
      <w:r>
        <w:t xml:space="preserve">Seleção de Variáveis </w:t>
      </w:r>
      <w:r w:rsidR="003D29CF">
        <w:t xml:space="preserve">com </w:t>
      </w:r>
      <w:r>
        <w:t>Random Forest</w:t>
      </w:r>
      <w:r w:rsidR="003D29CF">
        <w:t>s</w:t>
      </w:r>
      <w:bookmarkEnd w:id="233"/>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4" w:name="_Ref504063539"/>
      <w:bookmarkStart w:id="235" w:name="_Toc505157920"/>
      <w:r>
        <w:t xml:space="preserve">Tabela </w:t>
      </w:r>
      <w:r w:rsidR="00425859">
        <w:fldChar w:fldCharType="begin"/>
      </w:r>
      <w:r w:rsidR="00425859">
        <w:instrText xml:space="preserve"> S</w:instrText>
      </w:r>
      <w:r w:rsidR="00425859">
        <w:instrText xml:space="preserve">EQ Tabela \* ARABIC </w:instrText>
      </w:r>
      <w:r w:rsidR="00425859">
        <w:fldChar w:fldCharType="separate"/>
      </w:r>
      <w:r w:rsidR="006878F6">
        <w:rPr>
          <w:noProof/>
        </w:rPr>
        <w:t>7</w:t>
      </w:r>
      <w:r w:rsidR="00425859">
        <w:rPr>
          <w:noProof/>
        </w:rPr>
        <w:fldChar w:fldCharType="end"/>
      </w:r>
      <w:bookmarkEnd w:id="234"/>
      <w:r>
        <w:t xml:space="preserve"> – Ranking de Incertezas Críticas – </w:t>
      </w:r>
      <w:r w:rsidR="00A76150">
        <w:t>Random Forest</w:t>
      </w:r>
      <w:bookmarkEnd w:id="235"/>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9E7A093"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9D6360E" w:rsidR="003D29CF" w:rsidRDefault="003D29CF" w:rsidP="003D29CF">
      <w:pPr>
        <w:pStyle w:val="Legenda"/>
      </w:pPr>
      <w:bookmarkStart w:id="236" w:name="_Ref504064291"/>
      <w:bookmarkStart w:id="237" w:name="_Toc505157921"/>
      <w:r>
        <w:t xml:space="preserve">Tabela </w:t>
      </w:r>
      <w:r w:rsidR="00425859">
        <w:fldChar w:fldCharType="begin"/>
      </w:r>
      <w:r w:rsidR="00425859">
        <w:instrText xml:space="preserve"> SEQ Tabela \* ARABIC </w:instrText>
      </w:r>
      <w:r w:rsidR="00425859">
        <w:fldChar w:fldCharType="separate"/>
      </w:r>
      <w:r w:rsidR="006878F6">
        <w:rPr>
          <w:noProof/>
        </w:rPr>
        <w:t>8</w:t>
      </w:r>
      <w:r w:rsidR="00425859">
        <w:rPr>
          <w:noProof/>
        </w:rPr>
        <w:fldChar w:fldCharType="end"/>
      </w:r>
      <w:bookmarkEnd w:id="236"/>
      <w:r>
        <w:t xml:space="preserve"> – Ranking de Incertezas Críticas – Algoritmo Boruta</w:t>
      </w:r>
      <w:bookmarkEnd w:id="237"/>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25859"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6B82B552"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 </w:t>
      </w:r>
    </w:p>
    <w:p w14:paraId="16077806" w14:textId="281718BA" w:rsidR="00623FA0" w:rsidRDefault="00623FA0" w:rsidP="00126CAB">
      <w:pPr>
        <w:pStyle w:val="Legenda"/>
      </w:pPr>
      <w:bookmarkStart w:id="238" w:name="_Ref504222836"/>
      <w:bookmarkStart w:id="239" w:name="_Toc505157907"/>
      <w:r>
        <w:lastRenderedPageBreak/>
        <w:t xml:space="preserve">Figura </w:t>
      </w:r>
      <w:r w:rsidR="00425859">
        <w:fldChar w:fldCharType="begin"/>
      </w:r>
      <w:r w:rsidR="00425859">
        <w:instrText xml:space="preserve"> SEQ Figura \* ARABIC </w:instrText>
      </w:r>
      <w:r w:rsidR="00425859">
        <w:fldChar w:fldCharType="separate"/>
      </w:r>
      <w:r w:rsidR="006878F6">
        <w:rPr>
          <w:noProof/>
        </w:rPr>
        <w:t>46</w:t>
      </w:r>
      <w:r w:rsidR="00425859">
        <w:rPr>
          <w:noProof/>
        </w:rPr>
        <w:fldChar w:fldCharType="end"/>
      </w:r>
      <w:bookmarkEnd w:id="238"/>
      <w:r>
        <w:t xml:space="preserve"> – </w:t>
      </w:r>
      <w:r w:rsidR="00403FCB">
        <w:t>Gráficos de Partial Dependence – Random Forest</w:t>
      </w:r>
      <w:bookmarkEnd w:id="239"/>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40" w:name="_Ref504506813"/>
      <w:bookmarkStart w:id="241" w:name="_Toc505157908"/>
      <w:r>
        <w:t xml:space="preserve">Figura </w:t>
      </w:r>
      <w:r w:rsidR="00425859">
        <w:fldChar w:fldCharType="begin"/>
      </w:r>
      <w:r w:rsidR="00425859">
        <w:instrText xml:space="preserve"> SEQ Figura \* ARABIC </w:instrText>
      </w:r>
      <w:r w:rsidR="00425859">
        <w:fldChar w:fldCharType="separate"/>
      </w:r>
      <w:r w:rsidR="006878F6">
        <w:rPr>
          <w:noProof/>
        </w:rPr>
        <w:t>47</w:t>
      </w:r>
      <w:r w:rsidR="00425859">
        <w:rPr>
          <w:noProof/>
        </w:rPr>
        <w:fldChar w:fldCharType="end"/>
      </w:r>
      <w:bookmarkEnd w:id="240"/>
      <w:r>
        <w:t xml:space="preserve"> – </w:t>
      </w:r>
      <w:r w:rsidR="00000FC4">
        <w:t xml:space="preserve">Comparação entre </w:t>
      </w:r>
      <w:r>
        <w:t xml:space="preserve">Partial Dependence </w:t>
      </w:r>
      <w:r w:rsidR="00000FC4">
        <w:t>e Dados Simulados</w:t>
      </w:r>
      <w:bookmarkEnd w:id="24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42" w:name="_Ref505155994"/>
      <w:bookmarkStart w:id="243" w:name="_Toc505157922"/>
      <w:r>
        <w:t xml:space="preserve">Tabela </w:t>
      </w:r>
      <w:r w:rsidR="00425859">
        <w:fldChar w:fldCharType="begin"/>
      </w:r>
      <w:r w:rsidR="00425859">
        <w:instrText xml:space="preserve"> SEQ Tabela \* ARABIC </w:instrText>
      </w:r>
      <w:r w:rsidR="00425859">
        <w:fldChar w:fldCharType="separate"/>
      </w:r>
      <w:r w:rsidR="006878F6">
        <w:rPr>
          <w:noProof/>
        </w:rPr>
        <w:t>9</w:t>
      </w:r>
      <w:r w:rsidR="00425859">
        <w:rPr>
          <w:noProof/>
        </w:rPr>
        <w:fldChar w:fldCharType="end"/>
      </w:r>
      <w:bookmarkEnd w:id="242"/>
      <w:r>
        <w:t xml:space="preserve"> – Ranking das 35 Incertezas Críticas – Triangulação das Técnicas</w:t>
      </w:r>
      <w:bookmarkEnd w:id="243"/>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4" w:name="_Toc505157978"/>
      <w:r w:rsidRPr="000E529E">
        <w:rPr>
          <w:lang w:val="en-US"/>
        </w:rPr>
        <w:t>Algoritmo PRIM – Patient Rule In</w:t>
      </w:r>
      <w:r>
        <w:rPr>
          <w:lang w:val="en-US"/>
        </w:rPr>
        <w:t>duction Method</w:t>
      </w:r>
      <w:bookmarkEnd w:id="244"/>
    </w:p>
    <w:p w14:paraId="2931126F" w14:textId="5175F1DD"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5" w:name="_Ref504509430"/>
      <w:bookmarkStart w:id="246"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5"/>
      <w:r w:rsidRPr="00DE4B63">
        <w:t xml:space="preserve"> – </w:t>
      </w:r>
      <w:r w:rsidR="004A18E7">
        <w:t>Trajetória do Algoritmo PRIM</w:t>
      </w:r>
      <w:bookmarkEnd w:id="246"/>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2D7C5754"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2B7A30">
        <w:t>quase certo</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7" w:name="_Ref505156672"/>
      <w:bookmarkStart w:id="248" w:name="_Toc505157910"/>
      <w:r>
        <w:lastRenderedPageBreak/>
        <w:t xml:space="preserve">Figura </w:t>
      </w:r>
      <w:r w:rsidR="00425859">
        <w:fldChar w:fldCharType="begin"/>
      </w:r>
      <w:r w:rsidR="00425859">
        <w:instrText xml:space="preserve"> SEQ Figura \* ARABIC </w:instrText>
      </w:r>
      <w:r w:rsidR="00425859">
        <w:fldChar w:fldCharType="separate"/>
      </w:r>
      <w:r w:rsidR="006878F6">
        <w:rPr>
          <w:noProof/>
        </w:rPr>
        <w:t>49</w:t>
      </w:r>
      <w:r w:rsidR="00425859">
        <w:rPr>
          <w:noProof/>
        </w:rPr>
        <w:fldChar w:fldCharType="end"/>
      </w:r>
      <w:bookmarkEnd w:id="247"/>
      <w:r>
        <w:t xml:space="preserve"> – Condições onde a Estratégia 31 falha em 82,1 % dos casos simulados</w:t>
      </w:r>
      <w:bookmarkEnd w:id="248"/>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CAB9417" w:rsidR="003B6B49" w:rsidRDefault="003B6B49" w:rsidP="003B6B49">
      <w:r>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e o player se arrepender com uma estratégia excessivamente agressiva aumenta.</w:t>
      </w:r>
    </w:p>
    <w:p w14:paraId="18708404" w14:textId="2D8F0742"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market share desejado, a empresa não precisará reduzir seus preços em demasia. Em outras palavras, </w:t>
      </w:r>
      <w:r w:rsidR="002E782D">
        <w:t>metas mais ousadas de market share</w:t>
      </w:r>
      <w:r>
        <w:t>, nestas circunstâncias,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9" w:name="_Toc505157979"/>
      <w:r>
        <w:t>Identificação e Análise de Estratégias Adaptativas</w:t>
      </w:r>
      <w:bookmarkEnd w:id="249"/>
      <w:r>
        <w:t xml:space="preserve"> </w:t>
      </w:r>
    </w:p>
    <w:p w14:paraId="095AF84C" w14:textId="7FEEDA9F"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5FCC98D"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50" w:name="_Ref504251904"/>
      <w:bookmarkStart w:id="251"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50"/>
      <w:r w:rsidRPr="00DE4B63">
        <w:t xml:space="preserve"> – </w:t>
      </w:r>
      <w:r>
        <w:t>Identifica</w:t>
      </w:r>
      <w:r w:rsidR="00801267">
        <w:t>ndo fronteira de e</w:t>
      </w:r>
      <w:r>
        <w:t>stratégias Robustas</w:t>
      </w:r>
      <w:bookmarkEnd w:id="251"/>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C7E9070" w14:textId="77777777" w:rsidR="006C113D" w:rsidRDefault="006C113D" w:rsidP="006C113D">
      <w:r>
        <w:lastRenderedPageBreak/>
        <w:t>Nestas condições, esta análise sugere que o player não precisa adotar um comportamento excessivamente agressivo. Nestas condições, há mercado suficiente para que o player não necessite reduzir preços excessivamente.</w:t>
      </w:r>
    </w:p>
    <w:p w14:paraId="5DD9597C" w14:textId="38E469C7"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52" w:name="_Ref504254296"/>
      <w:bookmarkStart w:id="253"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52"/>
      <w:r w:rsidRPr="00DE4B63">
        <w:t xml:space="preserve"> – </w:t>
      </w:r>
      <w:r>
        <w:t>Estratégias Alternativas à Estratégia Selecionada</w:t>
      </w:r>
      <w:bookmarkEnd w:id="253"/>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w:t>
      </w:r>
      <w:r>
        <w:lastRenderedPageBreak/>
        <w:t xml:space="preserve">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4" w:name="_Toc505157980"/>
      <w:r>
        <w:lastRenderedPageBreak/>
        <w:t>DISCUSSÃO DOS RESULTADOS</w:t>
      </w:r>
      <w:bookmarkEnd w:id="254"/>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5" w:name="_Toc505157981"/>
      <w:r>
        <w:t>Contribuições</w:t>
      </w:r>
      <w:r w:rsidR="00AB6E91">
        <w:t xml:space="preserve"> </w:t>
      </w:r>
      <w:r>
        <w:t>Gerenciais</w:t>
      </w:r>
      <w:bookmarkEnd w:id="255"/>
    </w:p>
    <w:p w14:paraId="71491FC5" w14:textId="4F4D3688"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0E09BF9F"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217B8608"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56" w:name="_Toc505157982"/>
      <w:r>
        <w:t xml:space="preserve">Contribuições </w:t>
      </w:r>
      <w:r w:rsidR="004D41DD">
        <w:t>Acadêmicas</w:t>
      </w:r>
      <w:bookmarkEnd w:id="256"/>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w:t>
      </w:r>
      <w:r w:rsidR="009F24D4">
        <w:lastRenderedPageBreak/>
        <w:t>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7910CF63" w:rsidR="009F24D4" w:rsidRDefault="009F24D4" w:rsidP="0079083D">
      <w:r>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lastRenderedPageBreak/>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lastRenderedPageBreak/>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7" w:name="_Toc505157983"/>
      <w:r>
        <w:lastRenderedPageBreak/>
        <w:t>CONCLUSÕES</w:t>
      </w:r>
      <w:bookmarkEnd w:id="257"/>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8" w:name="_Toc505157984"/>
      <w:r w:rsidRPr="00D31968">
        <w:rPr>
          <w:lang w:val="en-US"/>
        </w:rPr>
        <w:lastRenderedPageBreak/>
        <w:t>REFERÊNCIAS</w:t>
      </w:r>
      <w:bookmarkEnd w:id="135"/>
      <w:bookmarkEnd w:id="258"/>
    </w:p>
    <w:p w14:paraId="28C997B1" w14:textId="683982AC" w:rsidR="0087166F" w:rsidRPr="0087166F" w:rsidRDefault="005A1C94" w:rsidP="0087166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7166F" w:rsidRPr="00C04BDA">
        <w:rPr>
          <w:rFonts w:cs="Arial"/>
          <w:noProof/>
          <w:szCs w:val="24"/>
          <w:lang w:val="en-US"/>
        </w:rPr>
        <w:t xml:space="preserve">3D HUBS. </w:t>
      </w:r>
      <w:r w:rsidR="0087166F" w:rsidRPr="00C04BDA">
        <w:rPr>
          <w:rFonts w:cs="Arial"/>
          <w:b/>
          <w:bCs/>
          <w:noProof/>
          <w:szCs w:val="24"/>
          <w:lang w:val="en-US"/>
        </w:rPr>
        <w:t>Additive Manufacturing Technologies: An Overview</w:t>
      </w:r>
      <w:r w:rsidR="0087166F" w:rsidRPr="00C04BDA">
        <w:rPr>
          <w:rFonts w:cs="Arial"/>
          <w:noProof/>
          <w:szCs w:val="24"/>
          <w:lang w:val="en-US"/>
        </w:rPr>
        <w:t xml:space="preserve">. </w:t>
      </w:r>
      <w:r w:rsidR="0087166F" w:rsidRPr="0087166F">
        <w:rPr>
          <w:rFonts w:cs="Arial"/>
          <w:noProof/>
          <w:szCs w:val="24"/>
        </w:rPr>
        <w:t xml:space="preserve">Disponível em: &lt;https://www.3dhubs.com/knowledge-base/additive-manufacturing-technologies-overview&gt;. Acesso em: 2 nov. 2017a. </w:t>
      </w:r>
    </w:p>
    <w:p w14:paraId="58CD3359"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er Index</w:t>
      </w:r>
      <w:r w:rsidRPr="0087166F">
        <w:rPr>
          <w:rFonts w:cs="Arial"/>
          <w:noProof/>
          <w:szCs w:val="24"/>
        </w:rPr>
        <w:t xml:space="preserve">. Disponível em: &lt;https://www.3dhubs.com/3d-printers&gt;. Acesso em: 10 nov. 2017b. </w:t>
      </w:r>
    </w:p>
    <w:p w14:paraId="5337B333"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ing Trends Q4/2017</w:t>
      </w:r>
      <w:r w:rsidRPr="0087166F">
        <w:rPr>
          <w:rFonts w:cs="Arial"/>
          <w:noProof/>
          <w:szCs w:val="24"/>
        </w:rPr>
        <w:t>. [s.l: s.n.]. Disponível em: &lt;https://f.3dhubs.com/yZgXoWzB88BhMHwG9fo3mV.pdf&gt;.</w:t>
      </w:r>
    </w:p>
    <w:p w14:paraId="1AE28B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3D SYSTEMS. </w:t>
      </w:r>
      <w:r w:rsidRPr="00C04BDA">
        <w:rPr>
          <w:rFonts w:cs="Arial"/>
          <w:b/>
          <w:bCs/>
          <w:noProof/>
          <w:szCs w:val="24"/>
          <w:lang w:val="en-US"/>
        </w:rPr>
        <w:t>3D Systems Announces Filing of Patent Infringement Suit Against Formlabs and Kickstarter</w:t>
      </w:r>
      <w:r w:rsidRPr="00C04BDA">
        <w:rPr>
          <w:rFonts w:cs="Arial"/>
          <w:noProof/>
          <w:szCs w:val="24"/>
          <w:lang w:val="en-US"/>
        </w:rPr>
        <w:t xml:space="preserve">. </w:t>
      </w:r>
      <w:r w:rsidRPr="0087166F">
        <w:rPr>
          <w:rFonts w:cs="Arial"/>
          <w:noProof/>
          <w:szCs w:val="24"/>
        </w:rPr>
        <w:t xml:space="preserve">Disponível em: &lt;https://br.3dsystems.com/press-releases/3d-systems-announces-filing-patent-infringement-suit-against-formlabs-and-kickstarter&gt;. </w:t>
      </w:r>
      <w:r w:rsidRPr="00C04BDA">
        <w:rPr>
          <w:rFonts w:cs="Arial"/>
          <w:noProof/>
          <w:szCs w:val="24"/>
          <w:lang w:val="en-US"/>
        </w:rPr>
        <w:t xml:space="preserve">Acesso em: 21 dez. 2017. </w:t>
      </w:r>
    </w:p>
    <w:p w14:paraId="000EEE38" w14:textId="77777777" w:rsidR="0087166F" w:rsidRPr="0087166F" w:rsidRDefault="0087166F" w:rsidP="0087166F">
      <w:pPr>
        <w:widowControl w:val="0"/>
        <w:rPr>
          <w:rFonts w:cs="Arial"/>
          <w:noProof/>
          <w:szCs w:val="24"/>
        </w:rPr>
      </w:pPr>
      <w:r w:rsidRPr="00C04BDA">
        <w:rPr>
          <w:rFonts w:cs="Arial"/>
          <w:noProof/>
          <w:szCs w:val="24"/>
          <w:lang w:val="en-US"/>
        </w:rPr>
        <w:t xml:space="preserve">3D SYSTEMS. </w:t>
      </w:r>
      <w:r w:rsidRPr="00C04BDA">
        <w:rPr>
          <w:rFonts w:cs="Arial"/>
          <w:b/>
          <w:bCs/>
          <w:noProof/>
          <w:szCs w:val="24"/>
          <w:lang w:val="en-US"/>
        </w:rPr>
        <w:t>3D Printer Buyer’s Guide For Professional and Production ApplicationsImagine</w:t>
      </w:r>
      <w:r w:rsidRPr="00C04BDA">
        <w:rPr>
          <w:rFonts w:cs="Arial"/>
          <w:noProof/>
          <w:szCs w:val="24"/>
          <w:lang w:val="en-US"/>
        </w:rPr>
        <w:t xml:space="preserve">. </w:t>
      </w:r>
      <w:r w:rsidRPr="0087166F">
        <w:rPr>
          <w:rFonts w:cs="Arial"/>
          <w:noProof/>
          <w:szCs w:val="24"/>
        </w:rPr>
        <w:t>[s.l: s.n.]. Disponível em: &lt;https://www.3dsystems.com/3d-printer-buyers-guide&gt;.</w:t>
      </w:r>
    </w:p>
    <w:p w14:paraId="57D594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T. KEARNEY. 3D Printing: A Manufacturing Revolution. p. 1–16, 2014. </w:t>
      </w:r>
    </w:p>
    <w:p w14:paraId="37B6F71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BRAMZON, S. Strategies for Managing Sovereign Debt, A Robust Decision Making Approach. p. 1–83, 2014. </w:t>
      </w:r>
    </w:p>
    <w:p w14:paraId="01310C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NTHONY, S. </w:t>
      </w:r>
      <w:r w:rsidRPr="00C04BDA">
        <w:rPr>
          <w:rFonts w:cs="Arial"/>
          <w:b/>
          <w:bCs/>
          <w:noProof/>
          <w:szCs w:val="24"/>
          <w:lang w:val="en-US"/>
        </w:rPr>
        <w:t>Kodak’s Downfall Wasn’t About Technology</w:t>
      </w:r>
      <w:r w:rsidRPr="00C04BDA">
        <w:rPr>
          <w:rFonts w:cs="Arial"/>
          <w:noProof/>
          <w:szCs w:val="24"/>
          <w:lang w:val="en-US"/>
        </w:rPr>
        <w:t xml:space="preserve">. </w:t>
      </w:r>
      <w:r w:rsidRPr="0087166F">
        <w:rPr>
          <w:rFonts w:cs="Arial"/>
          <w:noProof/>
          <w:szCs w:val="24"/>
        </w:rPr>
        <w:t xml:space="preserve">Disponível em: &lt;https://hbr.org/2016/07/kodaks-downfall-wasnt-about-technology&gt;. </w:t>
      </w:r>
      <w:r w:rsidRPr="00C04BDA">
        <w:rPr>
          <w:rFonts w:cs="Arial"/>
          <w:noProof/>
          <w:szCs w:val="24"/>
          <w:lang w:val="en-US"/>
        </w:rPr>
        <w:t xml:space="preserve">Acesso em: 16 mar. 2017. </w:t>
      </w:r>
    </w:p>
    <w:p w14:paraId="51B30BD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RMSTRONG, J. S. The value of formal planning for strategic decisions: Review of empirical research. </w:t>
      </w:r>
      <w:r w:rsidRPr="00C04BDA">
        <w:rPr>
          <w:rFonts w:cs="Arial"/>
          <w:b/>
          <w:bCs/>
          <w:noProof/>
          <w:szCs w:val="24"/>
          <w:lang w:val="en-US"/>
        </w:rPr>
        <w:t>Strategic Management Journal</w:t>
      </w:r>
      <w:r w:rsidRPr="00C04BDA">
        <w:rPr>
          <w:rFonts w:cs="Arial"/>
          <w:noProof/>
          <w:szCs w:val="24"/>
          <w:lang w:val="en-US"/>
        </w:rPr>
        <w:t xml:space="preserve">, v. 3, n. 3, p. 197–211, jul. 1982. </w:t>
      </w:r>
    </w:p>
    <w:p w14:paraId="5CD94331" w14:textId="77777777" w:rsidR="0087166F" w:rsidRPr="0087166F" w:rsidRDefault="0087166F" w:rsidP="0087166F">
      <w:pPr>
        <w:widowControl w:val="0"/>
        <w:rPr>
          <w:rFonts w:cs="Arial"/>
          <w:noProof/>
          <w:szCs w:val="24"/>
        </w:rPr>
      </w:pPr>
      <w:r w:rsidRPr="00C04BDA">
        <w:rPr>
          <w:rFonts w:cs="Arial"/>
          <w:noProof/>
          <w:szCs w:val="24"/>
          <w:lang w:val="en-US"/>
        </w:rPr>
        <w:t xml:space="preserve">ASTON, R. </w:t>
      </w:r>
      <w:r w:rsidRPr="00C04BDA">
        <w:rPr>
          <w:rFonts w:cs="Arial"/>
          <w:b/>
          <w:bCs/>
          <w:noProof/>
          <w:szCs w:val="24"/>
          <w:lang w:val="en-US"/>
        </w:rPr>
        <w:t>3D Printing Done Right</w:t>
      </w:r>
      <w:r w:rsidRPr="00C04BDA">
        <w:rPr>
          <w:rFonts w:cs="Arial"/>
          <w:noProof/>
          <w:szCs w:val="24"/>
          <w:lang w:val="en-US"/>
        </w:rPr>
        <w:t xml:space="preserve">. </w:t>
      </w:r>
      <w:r w:rsidRPr="0087166F">
        <w:rPr>
          <w:rFonts w:cs="Arial"/>
          <w:noProof/>
          <w:szCs w:val="24"/>
        </w:rPr>
        <w:t xml:space="preserve">Disponível em: &lt;http://www.boeing.com/features/innovation-quarterly/nov2017/feature-thought-leadership-3d-printing.page&gt;. </w:t>
      </w:r>
    </w:p>
    <w:p w14:paraId="15F394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Exploratory Modeling for Policy Analysis. </w:t>
      </w:r>
      <w:r w:rsidRPr="00C04BDA">
        <w:rPr>
          <w:rFonts w:cs="Arial"/>
          <w:b/>
          <w:bCs/>
          <w:noProof/>
          <w:szCs w:val="24"/>
          <w:lang w:val="en-US"/>
        </w:rPr>
        <w:t>Operations Research</w:t>
      </w:r>
      <w:r w:rsidRPr="00C04BDA">
        <w:rPr>
          <w:rFonts w:cs="Arial"/>
          <w:noProof/>
          <w:szCs w:val="24"/>
          <w:lang w:val="en-US"/>
        </w:rPr>
        <w:t xml:space="preserve">, v. 41, n. 3, p. 435–449, 1993. </w:t>
      </w:r>
    </w:p>
    <w:p w14:paraId="3C88795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C. </w:t>
      </w:r>
      <w:r w:rsidRPr="00C04BDA">
        <w:rPr>
          <w:rFonts w:cs="Arial"/>
          <w:b/>
          <w:bCs/>
          <w:noProof/>
          <w:szCs w:val="24"/>
          <w:lang w:val="en-US"/>
        </w:rPr>
        <w:t>Exploratory Modeling and the Use of Simulation for Policy Analysis</w:t>
      </w:r>
      <w:r w:rsidRPr="00C04BDA">
        <w:rPr>
          <w:rFonts w:cs="Arial"/>
          <w:noProof/>
          <w:szCs w:val="24"/>
          <w:lang w:val="en-US"/>
        </w:rPr>
        <w:t xml:space="preserve">. [s.l: s.n.]. </w:t>
      </w:r>
    </w:p>
    <w:p w14:paraId="5AA39CC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 xml:space="preserve">Encyclopedia of Operations Research </w:t>
      </w:r>
      <w:r w:rsidRPr="00C04BDA">
        <w:rPr>
          <w:rFonts w:cs="Arial"/>
          <w:b/>
          <w:bCs/>
          <w:noProof/>
          <w:szCs w:val="24"/>
          <w:lang w:val="en-US"/>
        </w:rPr>
        <w:lastRenderedPageBreak/>
        <w:t>and Management Science</w:t>
      </w:r>
      <w:r w:rsidRPr="00C04BDA">
        <w:rPr>
          <w:rFonts w:cs="Arial"/>
          <w:noProof/>
          <w:szCs w:val="24"/>
          <w:lang w:val="en-US"/>
        </w:rPr>
        <w:t xml:space="preserve">. Boston, MA: Springer US, 2013. p. 532–537. </w:t>
      </w:r>
    </w:p>
    <w:p w14:paraId="51C3460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6. v. 2p. 1–8. </w:t>
      </w:r>
    </w:p>
    <w:p w14:paraId="4B62676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RNES, J. H. Cognitive biases and their impact on strategic planning. </w:t>
      </w:r>
      <w:r w:rsidRPr="00C04BDA">
        <w:rPr>
          <w:rFonts w:cs="Arial"/>
          <w:b/>
          <w:bCs/>
          <w:noProof/>
          <w:szCs w:val="24"/>
          <w:lang w:val="en-US"/>
        </w:rPr>
        <w:t>Strategic Management Journal</w:t>
      </w:r>
      <w:r w:rsidRPr="00C04BDA">
        <w:rPr>
          <w:rFonts w:cs="Arial"/>
          <w:noProof/>
          <w:szCs w:val="24"/>
          <w:lang w:val="en-US"/>
        </w:rPr>
        <w:t xml:space="preserve">, v. 5, n. 2, p. 129–137, abr. 1984. </w:t>
      </w:r>
    </w:p>
    <w:p w14:paraId="192624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A New Product Growth for Model Consumer Durables. </w:t>
      </w:r>
      <w:r w:rsidRPr="00C04BDA">
        <w:rPr>
          <w:rFonts w:cs="Arial"/>
          <w:b/>
          <w:bCs/>
          <w:noProof/>
          <w:szCs w:val="24"/>
          <w:lang w:val="en-US"/>
        </w:rPr>
        <w:t>Management Science</w:t>
      </w:r>
      <w:r w:rsidRPr="00C04BDA">
        <w:rPr>
          <w:rFonts w:cs="Arial"/>
          <w:noProof/>
          <w:szCs w:val="24"/>
          <w:lang w:val="en-US"/>
        </w:rPr>
        <w:t xml:space="preserve">, v. 15, n. 5, p. 215–227, jan. 1969. </w:t>
      </w:r>
    </w:p>
    <w:p w14:paraId="675038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KRISHNAN, T. V; JAIN, D. C. Why the Bass Model Fits without Decision Variables. </w:t>
      </w:r>
      <w:r w:rsidRPr="00C04BDA">
        <w:rPr>
          <w:rFonts w:cs="Arial"/>
          <w:b/>
          <w:bCs/>
          <w:noProof/>
          <w:szCs w:val="24"/>
          <w:lang w:val="en-US"/>
        </w:rPr>
        <w:t>Marketing Science</w:t>
      </w:r>
      <w:r w:rsidRPr="00C04BDA">
        <w:rPr>
          <w:rFonts w:cs="Arial"/>
          <w:noProof/>
          <w:szCs w:val="24"/>
          <w:lang w:val="en-US"/>
        </w:rPr>
        <w:t xml:space="preserve">, v. 33, n. 3, p. 203–223, 1994. </w:t>
      </w:r>
    </w:p>
    <w:p w14:paraId="0B83050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N-HAIM, Y. </w:t>
      </w:r>
      <w:r w:rsidRPr="00C04BDA">
        <w:rPr>
          <w:rFonts w:cs="Arial"/>
          <w:b/>
          <w:bCs/>
          <w:noProof/>
          <w:szCs w:val="24"/>
          <w:lang w:val="en-US"/>
        </w:rPr>
        <w:t>Info-Gap Decision Theory: Decisions Under Severe Uncertainty</w:t>
      </w:r>
      <w:r w:rsidRPr="00C04BDA">
        <w:rPr>
          <w:rFonts w:cs="Arial"/>
          <w:noProof/>
          <w:szCs w:val="24"/>
          <w:lang w:val="en-US"/>
        </w:rPr>
        <w:t xml:space="preserve">. 2. ed. [s.l.] Academic Press, 2006. </w:t>
      </w:r>
    </w:p>
    <w:p w14:paraId="3C64506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RMAN, B. 3-D printing: The new industrial revolution. </w:t>
      </w:r>
      <w:r w:rsidRPr="00C04BDA">
        <w:rPr>
          <w:rFonts w:cs="Arial"/>
          <w:b/>
          <w:bCs/>
          <w:noProof/>
          <w:szCs w:val="24"/>
          <w:lang w:val="en-US"/>
        </w:rPr>
        <w:t>Business Horizons</w:t>
      </w:r>
      <w:r w:rsidRPr="00C04BDA">
        <w:rPr>
          <w:rFonts w:cs="Arial"/>
          <w:noProof/>
          <w:szCs w:val="24"/>
          <w:lang w:val="en-US"/>
        </w:rPr>
        <w:t xml:space="preserve">, v. 55, n. 2, p. 155–162, mar. 2012. </w:t>
      </w:r>
    </w:p>
    <w:p w14:paraId="6F6E6DF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ISHOP, P.; HINES, A.; COLLINS, T. The current state of scenario development: an overview of techniques. </w:t>
      </w:r>
      <w:r w:rsidRPr="00C04BDA">
        <w:rPr>
          <w:rFonts w:cs="Arial"/>
          <w:b/>
          <w:bCs/>
          <w:noProof/>
          <w:szCs w:val="24"/>
          <w:lang w:val="en-US"/>
        </w:rPr>
        <w:t>Foresight : the Journal of Futures Studies, Strategic Thinking and Policy</w:t>
      </w:r>
      <w:r w:rsidRPr="00C04BDA">
        <w:rPr>
          <w:rFonts w:cs="Arial"/>
          <w:noProof/>
          <w:szCs w:val="24"/>
          <w:lang w:val="en-US"/>
        </w:rPr>
        <w:t xml:space="preserve">, v. 9, n. 1, p. 5–25, 2007. </w:t>
      </w:r>
    </w:p>
    <w:p w14:paraId="7A7D8D0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LOOM, E. W. Changing Midstream -Providing Decision Support for Adaptive Strategies using Robust Decision Making: Applications in the Colorado River Basin. p. 1–273, 2014. </w:t>
      </w:r>
    </w:p>
    <w:p w14:paraId="3D98E9F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ADFIELD, R. et al. The origins and evolution of scenario techniques in long range business planning. </w:t>
      </w:r>
      <w:r w:rsidRPr="00C04BDA">
        <w:rPr>
          <w:rFonts w:cs="Arial"/>
          <w:b/>
          <w:bCs/>
          <w:noProof/>
          <w:szCs w:val="24"/>
          <w:lang w:val="en-US"/>
        </w:rPr>
        <w:t>Futures</w:t>
      </w:r>
      <w:r w:rsidRPr="00C04BDA">
        <w:rPr>
          <w:rFonts w:cs="Arial"/>
          <w:noProof/>
          <w:szCs w:val="24"/>
          <w:lang w:val="en-US"/>
        </w:rPr>
        <w:t xml:space="preserve">, v. 37, n. 8, p. 795–812, 2005. </w:t>
      </w:r>
    </w:p>
    <w:p w14:paraId="2E5566A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IMAN, L. Random forests. </w:t>
      </w:r>
      <w:r w:rsidRPr="00C04BDA">
        <w:rPr>
          <w:rFonts w:cs="Arial"/>
          <w:b/>
          <w:bCs/>
          <w:noProof/>
          <w:szCs w:val="24"/>
          <w:lang w:val="en-US"/>
        </w:rPr>
        <w:t>Machine Learning</w:t>
      </w:r>
      <w:r w:rsidRPr="00C04BDA">
        <w:rPr>
          <w:rFonts w:cs="Arial"/>
          <w:noProof/>
          <w:szCs w:val="24"/>
          <w:lang w:val="en-US"/>
        </w:rPr>
        <w:t xml:space="preserve">, v. 45, n. 1, p. 5–32, 2001. </w:t>
      </w:r>
    </w:p>
    <w:p w14:paraId="1D4FE3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WS, P.; HUNT, M. Learning to plan and planning to learn: resolving the planning school/learning school debate. </w:t>
      </w:r>
      <w:r w:rsidRPr="00C04BDA">
        <w:rPr>
          <w:rFonts w:cs="Arial"/>
          <w:b/>
          <w:bCs/>
          <w:noProof/>
          <w:szCs w:val="24"/>
          <w:lang w:val="en-US"/>
        </w:rPr>
        <w:t>Strategic Management Journal</w:t>
      </w:r>
      <w:r w:rsidRPr="00C04BDA">
        <w:rPr>
          <w:rFonts w:cs="Arial"/>
          <w:noProof/>
          <w:szCs w:val="24"/>
          <w:lang w:val="en-US"/>
        </w:rPr>
        <w:t xml:space="preserve">, v. 20, n. 10, p. 889–913, 1999. </w:t>
      </w:r>
    </w:p>
    <w:p w14:paraId="1CC5F6B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C04BDA">
        <w:rPr>
          <w:rFonts w:cs="Arial"/>
          <w:b/>
          <w:bCs/>
          <w:noProof/>
          <w:szCs w:val="24"/>
          <w:lang w:val="en-US"/>
        </w:rPr>
        <w:t>Journal of Business Venturing</w:t>
      </w:r>
      <w:r w:rsidRPr="00C04BDA">
        <w:rPr>
          <w:rFonts w:cs="Arial"/>
          <w:noProof/>
          <w:szCs w:val="24"/>
          <w:lang w:val="en-US"/>
        </w:rPr>
        <w:t xml:space="preserve">, v. 25, n. 1, p. 24–40, 2010. </w:t>
      </w:r>
    </w:p>
    <w:p w14:paraId="719581A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YANT, B. P.; LEMPERT, R. J. Thinking inside the box: A participatory, computer-assisted approach to scenario discovery. </w:t>
      </w:r>
      <w:r w:rsidRPr="00C04BDA">
        <w:rPr>
          <w:rFonts w:cs="Arial"/>
          <w:b/>
          <w:bCs/>
          <w:noProof/>
          <w:szCs w:val="24"/>
          <w:lang w:val="en-US"/>
        </w:rPr>
        <w:t>Technological Forecasting and Social Change</w:t>
      </w:r>
      <w:r w:rsidRPr="00C04BDA">
        <w:rPr>
          <w:rFonts w:cs="Arial"/>
          <w:noProof/>
          <w:szCs w:val="24"/>
          <w:lang w:val="en-US"/>
        </w:rPr>
        <w:t xml:space="preserve">, v. 77, n. 1, p. 34–49, 2010. </w:t>
      </w:r>
    </w:p>
    <w:p w14:paraId="0F9C851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AFFREY, T.; WOHLERS, T.; CAMPBELL, R. I. </w:t>
      </w:r>
      <w:r w:rsidRPr="00C04BDA">
        <w:rPr>
          <w:rFonts w:cs="Arial"/>
          <w:b/>
          <w:bCs/>
          <w:noProof/>
          <w:szCs w:val="24"/>
          <w:lang w:val="en-US"/>
        </w:rPr>
        <w:t xml:space="preserve">Executive summary of the </w:t>
      </w:r>
      <w:r w:rsidRPr="00C04BDA">
        <w:rPr>
          <w:rFonts w:cs="Arial"/>
          <w:b/>
          <w:bCs/>
          <w:noProof/>
          <w:szCs w:val="24"/>
          <w:lang w:val="en-US"/>
        </w:rPr>
        <w:lastRenderedPageBreak/>
        <w:t>Wohlers Report 2016</w:t>
      </w:r>
      <w:r w:rsidRPr="00C04BDA">
        <w:rPr>
          <w:rFonts w:cs="Arial"/>
          <w:noProof/>
          <w:szCs w:val="24"/>
          <w:lang w:val="en-US"/>
        </w:rPr>
        <w:t>. Fort Collins, Colorado: [s.n.]. Disponível em: &lt;https://dspace.lboro.ac.uk/dspace-jspui/bitstream/2134/21223/1/Wohlers Report 2016 Executive Summary.pdf&gt;.</w:t>
      </w:r>
    </w:p>
    <w:p w14:paraId="02AB9D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HANDA, U.; DAS, S. Multi-stage diffusion dynamics in multiple generation high technology products. </w:t>
      </w:r>
      <w:r w:rsidRPr="00C04BDA">
        <w:rPr>
          <w:rFonts w:cs="Arial"/>
          <w:b/>
          <w:bCs/>
          <w:noProof/>
          <w:szCs w:val="24"/>
          <w:lang w:val="en-US"/>
        </w:rPr>
        <w:t>The Journal of High Technology Management Research</w:t>
      </w:r>
      <w:r w:rsidRPr="00C04BDA">
        <w:rPr>
          <w:rFonts w:cs="Arial"/>
          <w:noProof/>
          <w:szCs w:val="24"/>
          <w:lang w:val="en-US"/>
        </w:rPr>
        <w:t xml:space="preserve">, v. 26, n. 1, p. 88–104, 2015. </w:t>
      </w:r>
    </w:p>
    <w:p w14:paraId="0CC41E8B" w14:textId="77777777" w:rsidR="0087166F" w:rsidRPr="00C04BDA" w:rsidRDefault="0087166F" w:rsidP="0087166F">
      <w:pPr>
        <w:widowControl w:val="0"/>
        <w:rPr>
          <w:rFonts w:cs="Arial"/>
          <w:noProof/>
          <w:szCs w:val="24"/>
          <w:lang w:val="en-US"/>
        </w:rPr>
      </w:pPr>
      <w:r w:rsidRPr="0087166F">
        <w:rPr>
          <w:rFonts w:cs="Arial"/>
          <w:noProof/>
          <w:szCs w:val="24"/>
        </w:rPr>
        <w:t xml:space="preserve">CONTEXT. </w:t>
      </w:r>
      <w:r w:rsidRPr="0087166F">
        <w:rPr>
          <w:rFonts w:cs="Arial"/>
          <w:b/>
          <w:bCs/>
          <w:noProof/>
          <w:szCs w:val="24"/>
        </w:rPr>
        <w:t>Context News</w:t>
      </w:r>
      <w:r w:rsidRPr="0087166F">
        <w:rPr>
          <w:rFonts w:cs="Arial"/>
          <w:noProof/>
          <w:szCs w:val="24"/>
        </w:rPr>
        <w:t xml:space="preserve">. Disponível em: &lt;https://www.contextworld.com/news&gt;. </w:t>
      </w:r>
      <w:r w:rsidRPr="00C04BDA">
        <w:rPr>
          <w:rFonts w:cs="Arial"/>
          <w:noProof/>
          <w:szCs w:val="24"/>
          <w:lang w:val="en-US"/>
        </w:rPr>
        <w:t xml:space="preserve">Acesso em: 12 dez. 2017. </w:t>
      </w:r>
    </w:p>
    <w:p w14:paraId="5AD4853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SENZ, F.; NOTO, G. Applying System Dynamics Modelling to Strategic Management: A Literature Review. </w:t>
      </w:r>
      <w:r w:rsidRPr="00C04BDA">
        <w:rPr>
          <w:rFonts w:cs="Arial"/>
          <w:b/>
          <w:bCs/>
          <w:noProof/>
          <w:szCs w:val="24"/>
          <w:lang w:val="en-US"/>
        </w:rPr>
        <w:t>Systems Research and Behavioral Science</w:t>
      </w:r>
      <w:r w:rsidRPr="00C04BDA">
        <w:rPr>
          <w:rFonts w:cs="Arial"/>
          <w:noProof/>
          <w:szCs w:val="24"/>
          <w:lang w:val="en-US"/>
        </w:rPr>
        <w:t xml:space="preserve">, v. 33, n. 6, p. 703–741, 2016. </w:t>
      </w:r>
    </w:p>
    <w:p w14:paraId="2606EA0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w:t>
      </w:r>
      <w:r w:rsidRPr="00C04BDA">
        <w:rPr>
          <w:rFonts w:cs="Arial"/>
          <w:b/>
          <w:bCs/>
          <w:noProof/>
          <w:szCs w:val="24"/>
          <w:lang w:val="en-US"/>
        </w:rPr>
        <w:t>20/20 Foresight Crafting Strategy in an Uncertain World</w:t>
      </w:r>
      <w:r w:rsidRPr="00C04BDA">
        <w:rPr>
          <w:rFonts w:cs="Arial"/>
          <w:noProof/>
          <w:szCs w:val="24"/>
          <w:lang w:val="en-US"/>
        </w:rPr>
        <w:t xml:space="preserve">, 2001. </w:t>
      </w:r>
    </w:p>
    <w:p w14:paraId="724D10C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Decision-driven scenarios for assessing four levels of uncertainty. </w:t>
      </w:r>
      <w:r w:rsidRPr="00C04BDA">
        <w:rPr>
          <w:rFonts w:cs="Arial"/>
          <w:b/>
          <w:bCs/>
          <w:noProof/>
          <w:szCs w:val="24"/>
          <w:lang w:val="en-US"/>
        </w:rPr>
        <w:t>Strategy &amp; Leadership</w:t>
      </w:r>
      <w:r w:rsidRPr="00C04BDA">
        <w:rPr>
          <w:rFonts w:cs="Arial"/>
          <w:noProof/>
          <w:szCs w:val="24"/>
          <w:lang w:val="en-US"/>
        </w:rPr>
        <w:t xml:space="preserve">, v. 31, n. 1, p. 14–22, 2003. </w:t>
      </w:r>
    </w:p>
    <w:p w14:paraId="1189239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A fresh look at strategy under uncertainty : An interview. </w:t>
      </w:r>
      <w:r w:rsidRPr="00C04BDA">
        <w:rPr>
          <w:rFonts w:cs="Arial"/>
          <w:b/>
          <w:bCs/>
          <w:noProof/>
          <w:szCs w:val="24"/>
          <w:lang w:val="en-US"/>
        </w:rPr>
        <w:t>McKinsey Quarterly</w:t>
      </w:r>
      <w:r w:rsidRPr="00C04BDA">
        <w:rPr>
          <w:rFonts w:cs="Arial"/>
          <w:noProof/>
          <w:szCs w:val="24"/>
          <w:lang w:val="en-US"/>
        </w:rPr>
        <w:t xml:space="preserve">, v. December 2, n. December, p. 1–8, 2008. </w:t>
      </w:r>
    </w:p>
    <w:p w14:paraId="55264E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KIRKLAND, J.; VIGUERIE, P. Strategy Under Uncertainty. </w:t>
      </w:r>
      <w:r w:rsidRPr="00C04BDA">
        <w:rPr>
          <w:rFonts w:cs="Arial"/>
          <w:b/>
          <w:bCs/>
          <w:noProof/>
          <w:szCs w:val="24"/>
          <w:lang w:val="en-US"/>
        </w:rPr>
        <w:t>Harvard Business Review</w:t>
      </w:r>
      <w:r w:rsidRPr="00C04BDA">
        <w:rPr>
          <w:rFonts w:cs="Arial"/>
          <w:noProof/>
          <w:szCs w:val="24"/>
          <w:lang w:val="en-US"/>
        </w:rPr>
        <w:t xml:space="preserve">, n. November-December, p. 1–51, 1997. </w:t>
      </w:r>
    </w:p>
    <w:p w14:paraId="39B012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LOVALLO, D.; CLARKE, C. Deciding How To Decide. </w:t>
      </w:r>
      <w:r w:rsidRPr="00C04BDA">
        <w:rPr>
          <w:rFonts w:cs="Arial"/>
          <w:b/>
          <w:bCs/>
          <w:noProof/>
          <w:szCs w:val="24"/>
          <w:lang w:val="en-US"/>
        </w:rPr>
        <w:t>Harvard Business Review</w:t>
      </w:r>
      <w:r w:rsidRPr="00C04BDA">
        <w:rPr>
          <w:rFonts w:cs="Arial"/>
          <w:noProof/>
          <w:szCs w:val="24"/>
          <w:lang w:val="en-US"/>
        </w:rPr>
        <w:t xml:space="preserve">, n. November, p. 1–10, 2013. </w:t>
      </w:r>
    </w:p>
    <w:p w14:paraId="32C95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UI, A. S.; ZHAO, M.; RAVICHANDRAN, T. Market Uncertainty and Dynamic New Product Launch Strategies : A System Dynamics Model. v. 58, n. 3, p. 530–550, 2011. </w:t>
      </w:r>
    </w:p>
    <w:p w14:paraId="706E3E8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VENI, R. The 3-D Printing Revolution. </w:t>
      </w:r>
      <w:r w:rsidRPr="00C04BDA">
        <w:rPr>
          <w:rFonts w:cs="Arial"/>
          <w:b/>
          <w:bCs/>
          <w:noProof/>
          <w:szCs w:val="24"/>
          <w:lang w:val="en-US"/>
        </w:rPr>
        <w:t>Harvard Business Review</w:t>
      </w:r>
      <w:r w:rsidRPr="00C04BDA">
        <w:rPr>
          <w:rFonts w:cs="Arial"/>
          <w:noProof/>
          <w:szCs w:val="24"/>
          <w:lang w:val="en-US"/>
        </w:rPr>
        <w:t xml:space="preserve">, v. 93, n. 5, p. 40–48, maio 2015. </w:t>
      </w:r>
    </w:p>
    <w:p w14:paraId="5060C4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TTÉE, B.; BIRDSEYE WEIL, H. Dynamics of social factors in technological substitutions. </w:t>
      </w:r>
      <w:r w:rsidRPr="00C04BDA">
        <w:rPr>
          <w:rFonts w:cs="Arial"/>
          <w:b/>
          <w:bCs/>
          <w:noProof/>
          <w:szCs w:val="24"/>
          <w:lang w:val="en-US"/>
        </w:rPr>
        <w:t>Technological Forecasting and Social Change</w:t>
      </w:r>
      <w:r w:rsidRPr="00C04BDA">
        <w:rPr>
          <w:rFonts w:cs="Arial"/>
          <w:noProof/>
          <w:szCs w:val="24"/>
          <w:lang w:val="en-US"/>
        </w:rPr>
        <w:t xml:space="preserve">, v. 74, n. 5, p. 579–607, 2007. </w:t>
      </w:r>
    </w:p>
    <w:p w14:paraId="2B5CD3F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EAN, J. W.; SHARFMAN, M. P. Does decision process matter? A study of strategic decision-making effectiveness. </w:t>
      </w:r>
      <w:r w:rsidRPr="00C04BDA">
        <w:rPr>
          <w:rFonts w:cs="Arial"/>
          <w:b/>
          <w:bCs/>
          <w:noProof/>
          <w:szCs w:val="24"/>
          <w:lang w:val="en-US"/>
        </w:rPr>
        <w:t>Academy of Management Journal</w:t>
      </w:r>
      <w:r w:rsidRPr="00C04BDA">
        <w:rPr>
          <w:rFonts w:cs="Arial"/>
          <w:noProof/>
          <w:szCs w:val="24"/>
          <w:lang w:val="en-US"/>
        </w:rPr>
        <w:t xml:space="preserve">, v. 39, n. 2, p. 368–396, 1996. </w:t>
      </w:r>
    </w:p>
    <w:p w14:paraId="233D0F1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ITTRICH, R.; WREFORD, A.; MORAN, D. A survey of decision-making approaches for climate change adaptation: Are robust methods the way forward? </w:t>
      </w:r>
      <w:r w:rsidRPr="00C04BDA">
        <w:rPr>
          <w:rFonts w:cs="Arial"/>
          <w:b/>
          <w:bCs/>
          <w:noProof/>
          <w:szCs w:val="24"/>
          <w:lang w:val="en-US"/>
        </w:rPr>
        <w:lastRenderedPageBreak/>
        <w:t>Ecological Economics</w:t>
      </w:r>
      <w:r w:rsidRPr="00C04BDA">
        <w:rPr>
          <w:rFonts w:cs="Arial"/>
          <w:noProof/>
          <w:szCs w:val="24"/>
          <w:lang w:val="en-US"/>
        </w:rPr>
        <w:t xml:space="preserve">, v. 122, p. 79–89, 2016. </w:t>
      </w:r>
    </w:p>
    <w:p w14:paraId="78799796" w14:textId="77777777" w:rsidR="0087166F" w:rsidRPr="0087166F" w:rsidRDefault="0087166F" w:rsidP="0087166F">
      <w:pPr>
        <w:widowControl w:val="0"/>
        <w:rPr>
          <w:rFonts w:cs="Arial"/>
          <w:noProof/>
          <w:szCs w:val="24"/>
        </w:rPr>
      </w:pPr>
      <w:r w:rsidRPr="00C04BDA">
        <w:rPr>
          <w:rFonts w:cs="Arial"/>
          <w:noProof/>
          <w:szCs w:val="24"/>
          <w:lang w:val="en-US"/>
        </w:rPr>
        <w:t xml:space="preserve">DIXON, L. et al. </w:t>
      </w:r>
      <w:r w:rsidRPr="00C04BDA">
        <w:rPr>
          <w:rFonts w:cs="Arial"/>
          <w:b/>
          <w:bCs/>
          <w:noProof/>
          <w:szCs w:val="24"/>
          <w:lang w:val="en-US"/>
        </w:rPr>
        <w:t>The Federal Role in Terrorism Insurance: Evaluating Alternatives in an Uncertain World</w:t>
      </w:r>
      <w:r w:rsidRPr="00C04BDA">
        <w:rPr>
          <w:rFonts w:cs="Arial"/>
          <w:noProof/>
          <w:szCs w:val="24"/>
          <w:lang w:val="en-US"/>
        </w:rPr>
        <w:t xml:space="preserve">. </w:t>
      </w:r>
      <w:r w:rsidRPr="0087166F">
        <w:rPr>
          <w:rFonts w:cs="Arial"/>
          <w:noProof/>
          <w:szCs w:val="24"/>
        </w:rPr>
        <w:t xml:space="preserve">[s.l: s.n.]. </w:t>
      </w:r>
    </w:p>
    <w:p w14:paraId="6BB93D57" w14:textId="77777777" w:rsidR="0087166F" w:rsidRPr="00C04BDA" w:rsidRDefault="0087166F" w:rsidP="0087166F">
      <w:pPr>
        <w:widowControl w:val="0"/>
        <w:rPr>
          <w:rFonts w:cs="Arial"/>
          <w:noProof/>
          <w:szCs w:val="24"/>
          <w:lang w:val="en-US"/>
        </w:rPr>
      </w:pPr>
      <w:r w:rsidRPr="0087166F">
        <w:rPr>
          <w:rFonts w:cs="Arial"/>
          <w:noProof/>
          <w:szCs w:val="24"/>
        </w:rPr>
        <w:t xml:space="preserve">DRESCH, A. et al. </w:t>
      </w:r>
      <w:r w:rsidRPr="0087166F">
        <w:rPr>
          <w:rFonts w:cs="Arial"/>
          <w:b/>
          <w:bCs/>
          <w:noProof/>
          <w:szCs w:val="24"/>
        </w:rPr>
        <w:t>Design Science Research: Método de Pesquisa para o Avanço da Ciência e Tecnologia</w:t>
      </w:r>
      <w:r w:rsidRPr="0087166F">
        <w:rPr>
          <w:rFonts w:cs="Arial"/>
          <w:noProof/>
          <w:szCs w:val="24"/>
        </w:rPr>
        <w:t xml:space="preserve">. </w:t>
      </w:r>
      <w:r w:rsidRPr="00C04BDA">
        <w:rPr>
          <w:rFonts w:cs="Arial"/>
          <w:noProof/>
          <w:szCs w:val="24"/>
          <w:lang w:val="en-US"/>
        </w:rPr>
        <w:t xml:space="preserve">1. ed. Porto Alegre: Bookman, 2015. </w:t>
      </w:r>
    </w:p>
    <w:p w14:paraId="3C73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YSON, R. G. et al. The strategic development process. In: </w:t>
      </w:r>
      <w:r w:rsidRPr="00C04BDA">
        <w:rPr>
          <w:rFonts w:cs="Arial"/>
          <w:b/>
          <w:bCs/>
          <w:noProof/>
          <w:szCs w:val="24"/>
          <w:lang w:val="en-US"/>
        </w:rPr>
        <w:t>Supporting strategy: Frameworks, methods and models</w:t>
      </w:r>
      <w:r w:rsidRPr="00C04BDA">
        <w:rPr>
          <w:rFonts w:cs="Arial"/>
          <w:noProof/>
          <w:szCs w:val="24"/>
          <w:lang w:val="en-US"/>
        </w:rPr>
        <w:t xml:space="preserve">. [s.l: s.n.]. p. 3–24. </w:t>
      </w:r>
    </w:p>
    <w:p w14:paraId="290C90F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ISENHARDT, K. M.; ZBARACKI, M. J. Strategic decision making. </w:t>
      </w:r>
      <w:r w:rsidRPr="00C04BDA">
        <w:rPr>
          <w:rFonts w:cs="Arial"/>
          <w:b/>
          <w:bCs/>
          <w:noProof/>
          <w:szCs w:val="24"/>
          <w:lang w:val="en-US"/>
        </w:rPr>
        <w:t>Strategic Management Journal</w:t>
      </w:r>
      <w:r w:rsidRPr="00C04BDA">
        <w:rPr>
          <w:rFonts w:cs="Arial"/>
          <w:noProof/>
          <w:szCs w:val="24"/>
          <w:lang w:val="en-US"/>
        </w:rPr>
        <w:t xml:space="preserve">, v. 13, n. S2, p. 17–37, 1992. </w:t>
      </w:r>
    </w:p>
    <w:p w14:paraId="6222D9D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Strategic decision-making: Process perspectives. </w:t>
      </w:r>
      <w:r w:rsidRPr="00C04BDA">
        <w:rPr>
          <w:rFonts w:cs="Arial"/>
          <w:b/>
          <w:bCs/>
          <w:noProof/>
          <w:szCs w:val="24"/>
          <w:lang w:val="en-US"/>
        </w:rPr>
        <w:t>International Journal of Management Reviews</w:t>
      </w:r>
      <w:r w:rsidRPr="00C04BDA">
        <w:rPr>
          <w:rFonts w:cs="Arial"/>
          <w:noProof/>
          <w:szCs w:val="24"/>
          <w:lang w:val="en-US"/>
        </w:rPr>
        <w:t xml:space="preserve">, v. 8, n. 1, p. 1–20, 2006. </w:t>
      </w:r>
    </w:p>
    <w:p w14:paraId="6E0B82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CHILD, J. Influences on strategic decision effectiveness: Development and test of an integrative model. </w:t>
      </w:r>
      <w:r w:rsidRPr="00C04BDA">
        <w:rPr>
          <w:rFonts w:cs="Arial"/>
          <w:b/>
          <w:bCs/>
          <w:noProof/>
          <w:szCs w:val="24"/>
          <w:lang w:val="en-US"/>
        </w:rPr>
        <w:t>Strategic Management Journal</w:t>
      </w:r>
      <w:r w:rsidRPr="00C04BDA">
        <w:rPr>
          <w:rFonts w:cs="Arial"/>
          <w:noProof/>
          <w:szCs w:val="24"/>
          <w:lang w:val="en-US"/>
        </w:rPr>
        <w:t xml:space="preserve">, v. 28, n. 4, p. 431–453, abr. 2007. </w:t>
      </w:r>
    </w:p>
    <w:p w14:paraId="4A9611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RNST &amp; YOUNG GMBH. How Will 3D Printing Make Your Company the Strongest Link in the Value Chain? - EY’s Global 3D printing Report 2016. </w:t>
      </w:r>
      <w:r w:rsidRPr="00C04BDA">
        <w:rPr>
          <w:rFonts w:cs="Arial"/>
          <w:b/>
          <w:bCs/>
          <w:noProof/>
          <w:szCs w:val="24"/>
          <w:lang w:val="en-US"/>
        </w:rPr>
        <w:t>Ernst &amp; Young Gmbh</w:t>
      </w:r>
      <w:r w:rsidRPr="00C04BDA">
        <w:rPr>
          <w:rFonts w:cs="Arial"/>
          <w:noProof/>
          <w:szCs w:val="24"/>
          <w:lang w:val="en-US"/>
        </w:rPr>
        <w:t xml:space="preserve">, p. 1–26, 2016. </w:t>
      </w:r>
    </w:p>
    <w:p w14:paraId="7A1C719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w:t>
      </w:r>
      <w:r w:rsidRPr="00C04BDA">
        <w:rPr>
          <w:rFonts w:cs="Arial"/>
          <w:b/>
          <w:bCs/>
          <w:noProof/>
          <w:szCs w:val="24"/>
          <w:lang w:val="en-US"/>
        </w:rPr>
        <w:t>Managing New Orleans Flood Risk in an Uncertain Future Using Non-Structural Risk Mitigation</w:t>
      </w:r>
      <w:r w:rsidRPr="00C04BDA">
        <w:rPr>
          <w:rFonts w:cs="Arial"/>
          <w:noProof/>
          <w:szCs w:val="24"/>
          <w:lang w:val="en-US"/>
        </w:rPr>
        <w:t>. [s.l: s.n.].</w:t>
      </w:r>
    </w:p>
    <w:p w14:paraId="303F5E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et al. </w:t>
      </w:r>
      <w:r w:rsidRPr="00C04BDA">
        <w:rPr>
          <w:rFonts w:cs="Arial"/>
          <w:b/>
          <w:bCs/>
          <w:noProof/>
          <w:szCs w:val="24"/>
          <w:lang w:val="en-US"/>
        </w:rPr>
        <w:t>Managing Water Quality in the Face of Uncertainty: A Robust Decision Making Demonstration for EPA’s National Water Program</w:t>
      </w:r>
      <w:r w:rsidRPr="00C04BDA">
        <w:rPr>
          <w:rFonts w:cs="Arial"/>
          <w:noProof/>
          <w:szCs w:val="24"/>
          <w:lang w:val="en-US"/>
        </w:rPr>
        <w:t xml:space="preserve">. [s.l: s.n.]. </w:t>
      </w:r>
    </w:p>
    <w:p w14:paraId="0A0E373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BES. </w:t>
      </w:r>
      <w:r w:rsidRPr="00C04BDA">
        <w:rPr>
          <w:rFonts w:cs="Arial"/>
          <w:b/>
          <w:bCs/>
          <w:noProof/>
          <w:szCs w:val="24"/>
          <w:lang w:val="en-US"/>
        </w:rPr>
        <w:t>Why Stratasys Sued Afina</w:t>
      </w:r>
      <w:r w:rsidRPr="00C04BDA">
        <w:rPr>
          <w:rFonts w:cs="Arial"/>
          <w:noProof/>
          <w:szCs w:val="24"/>
          <w:lang w:val="en-US"/>
        </w:rPr>
        <w:t xml:space="preserve">. Disponível em: &lt;https://www.forbes.com/sites/rakeshsharma/2013/12/03/why-stratasys-sued-afinia/#438201bd2fe9&gt;. Acesso em: 13 dez. 2017. </w:t>
      </w:r>
    </w:p>
    <w:p w14:paraId="5E697E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D, S. L. N. Additive Manufacturing Technology: Potential Implications for U.S. Manufacturing Competitiveness. </w:t>
      </w:r>
      <w:r w:rsidRPr="00C04BDA">
        <w:rPr>
          <w:rFonts w:cs="Arial"/>
          <w:b/>
          <w:bCs/>
          <w:noProof/>
          <w:szCs w:val="24"/>
          <w:lang w:val="en-US"/>
        </w:rPr>
        <w:t>Journal of International Commerce &amp; Economics</w:t>
      </w:r>
      <w:r w:rsidRPr="00C04BDA">
        <w:rPr>
          <w:rFonts w:cs="Arial"/>
          <w:noProof/>
          <w:szCs w:val="24"/>
          <w:lang w:val="en-US"/>
        </w:rPr>
        <w:t xml:space="preserve">, p. 1–35, set. 2014. </w:t>
      </w:r>
    </w:p>
    <w:p w14:paraId="1020BA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NSOO, J. W. M. B. J. C.; BERTRAND, J. W.; FRANSOO, J. W. M. B. J. C. </w:t>
      </w:r>
      <w:r w:rsidRPr="00C04BDA">
        <w:rPr>
          <w:rFonts w:cs="Arial"/>
          <w:b/>
          <w:bCs/>
          <w:noProof/>
          <w:szCs w:val="24"/>
          <w:lang w:val="en-US"/>
        </w:rPr>
        <w:t>Operations management research methodologies using quantitative modeling</w:t>
      </w:r>
      <w:r w:rsidRPr="00C04BDA">
        <w:rPr>
          <w:rFonts w:cs="Arial"/>
          <w:noProof/>
          <w:szCs w:val="24"/>
          <w:lang w:val="en-US"/>
        </w:rPr>
        <w:t>. [s.l: s.n.]. v. 22</w:t>
      </w:r>
    </w:p>
    <w:p w14:paraId="529AEE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ZIER, W. Metal Additive Manufacturing: A Review. </w:t>
      </w:r>
      <w:r w:rsidRPr="00C04BDA">
        <w:rPr>
          <w:rFonts w:cs="Arial"/>
          <w:b/>
          <w:bCs/>
          <w:noProof/>
          <w:szCs w:val="24"/>
          <w:lang w:val="en-US"/>
        </w:rPr>
        <w:t>Journal of Materials Engineering &amp; Performance</w:t>
      </w:r>
      <w:r w:rsidRPr="00C04BDA">
        <w:rPr>
          <w:rFonts w:cs="Arial"/>
          <w:noProof/>
          <w:szCs w:val="24"/>
          <w:lang w:val="en-US"/>
        </w:rPr>
        <w:t xml:space="preserve">, v. 23, n. 6, p. 1917–1928, jun. 2014. </w:t>
      </w:r>
    </w:p>
    <w:p w14:paraId="1CCA3C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DAN, J. Additive manufacturing technologies: state of the art and trends. </w:t>
      </w:r>
      <w:r w:rsidRPr="00C04BDA">
        <w:rPr>
          <w:rFonts w:cs="Arial"/>
          <w:b/>
          <w:bCs/>
          <w:noProof/>
          <w:szCs w:val="24"/>
          <w:lang w:val="en-US"/>
        </w:rPr>
        <w:lastRenderedPageBreak/>
        <w:t>International Journal of Production Research</w:t>
      </w:r>
      <w:r w:rsidRPr="00C04BDA">
        <w:rPr>
          <w:rFonts w:cs="Arial"/>
          <w:noProof/>
          <w:szCs w:val="24"/>
          <w:lang w:val="en-US"/>
        </w:rPr>
        <w:t xml:space="preserve">, v. 7543, n. August, p. 1–15, 2015. </w:t>
      </w:r>
    </w:p>
    <w:p w14:paraId="158668A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Y, M. S. et al. System dynamics and strategy. </w:t>
      </w:r>
      <w:r w:rsidRPr="00C04BDA">
        <w:rPr>
          <w:rFonts w:cs="Arial"/>
          <w:b/>
          <w:bCs/>
          <w:noProof/>
          <w:szCs w:val="24"/>
          <w:lang w:val="en-US"/>
        </w:rPr>
        <w:t>System Dynamics Review</w:t>
      </w:r>
      <w:r w:rsidRPr="00C04BDA">
        <w:rPr>
          <w:rFonts w:cs="Arial"/>
          <w:noProof/>
          <w:szCs w:val="24"/>
          <w:lang w:val="en-US"/>
        </w:rPr>
        <w:t xml:space="preserve">, v. 24, n. 4, p. 407–429, 2008. </w:t>
      </w:r>
    </w:p>
    <w:p w14:paraId="6069A42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IBSON, I.; ROSEN, D. W.; STUCKER, B. Design for Additive Manufacturing. In: </w:t>
      </w:r>
      <w:r w:rsidRPr="00C04BDA">
        <w:rPr>
          <w:rFonts w:cs="Arial"/>
          <w:b/>
          <w:bCs/>
          <w:noProof/>
          <w:szCs w:val="24"/>
          <w:lang w:val="en-US"/>
        </w:rPr>
        <w:t>Additive Manufacturing Technologies: Rapid Prototyping to Direct Digital Manufacturing</w:t>
      </w:r>
      <w:r w:rsidRPr="00C04BDA">
        <w:rPr>
          <w:rFonts w:cs="Arial"/>
          <w:noProof/>
          <w:szCs w:val="24"/>
          <w:lang w:val="en-US"/>
        </w:rPr>
        <w:t xml:space="preserve">. Boston, MA: Springer US, 2010. p. 299–332. </w:t>
      </w:r>
    </w:p>
    <w:p w14:paraId="4FCB9C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IFFIN, J. </w:t>
      </w:r>
      <w:r w:rsidRPr="00C04BDA">
        <w:rPr>
          <w:rFonts w:cs="Arial"/>
          <w:b/>
          <w:bCs/>
          <w:noProof/>
          <w:szCs w:val="24"/>
          <w:lang w:val="en-US"/>
        </w:rPr>
        <w:t>Improving Cost-Effectiveness and Mitigating Risks of Renewable Energy Requirements</w:t>
      </w:r>
      <w:r w:rsidRPr="00C04BDA">
        <w:rPr>
          <w:rFonts w:cs="Arial"/>
          <w:noProof/>
          <w:szCs w:val="24"/>
          <w:lang w:val="en-US"/>
        </w:rPr>
        <w:t>. [s.l: s.n.].</w:t>
      </w:r>
    </w:p>
    <w:p w14:paraId="513BD7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w:t>
      </w:r>
      <w:r w:rsidRPr="00C04BDA">
        <w:rPr>
          <w:rFonts w:cs="Arial"/>
          <w:b/>
          <w:bCs/>
          <w:noProof/>
          <w:szCs w:val="24"/>
          <w:lang w:val="en-US"/>
        </w:rPr>
        <w:t>New Methods for Identifying Robust Long-Term Water Resources Management Strategies for California</w:t>
      </w:r>
      <w:r w:rsidRPr="00C04BDA">
        <w:rPr>
          <w:rFonts w:cs="Arial"/>
          <w:noProof/>
          <w:szCs w:val="24"/>
          <w:lang w:val="en-US"/>
        </w:rPr>
        <w:t>. [s.l: s.n.].</w:t>
      </w:r>
    </w:p>
    <w:p w14:paraId="7FBEEA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DAVIS, M. Planning for Climate Change in the Inland Empire: Southern California. </w:t>
      </w:r>
      <w:r w:rsidRPr="00C04BDA">
        <w:rPr>
          <w:rFonts w:cs="Arial"/>
          <w:b/>
          <w:bCs/>
          <w:noProof/>
          <w:szCs w:val="24"/>
          <w:lang w:val="en-US"/>
        </w:rPr>
        <w:t>Water Resources Impact</w:t>
      </w:r>
      <w:r w:rsidRPr="00C04BDA">
        <w:rPr>
          <w:rFonts w:cs="Arial"/>
          <w:noProof/>
          <w:szCs w:val="24"/>
          <w:lang w:val="en-US"/>
        </w:rPr>
        <w:t xml:space="preserve">, v. 10, n. 4, p. 14–17, 2008. </w:t>
      </w:r>
    </w:p>
    <w:p w14:paraId="5A3263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FISCHBACH, J.; KNOPMAN, D. </w:t>
      </w:r>
      <w:r w:rsidRPr="00C04BDA">
        <w:rPr>
          <w:rFonts w:cs="Arial"/>
          <w:b/>
          <w:bCs/>
          <w:noProof/>
          <w:szCs w:val="24"/>
          <w:lang w:val="en-US"/>
        </w:rPr>
        <w:t>Strengthening Coastal Planning How Coastal Regions Could Benefit from Louisiana’s Planning and Analysis Framework</w:t>
      </w:r>
      <w:r w:rsidRPr="00C04BDA">
        <w:rPr>
          <w:rFonts w:cs="Arial"/>
          <w:noProof/>
          <w:szCs w:val="24"/>
          <w:lang w:val="en-US"/>
        </w:rPr>
        <w:t xml:space="preserve">. [s.l: s.n.]. </w:t>
      </w:r>
    </w:p>
    <w:p w14:paraId="5A1D44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Preparing for an Uncertain Future Climate in the Inland Empire: Identifying Robust Water Management Strategies</w:t>
      </w:r>
      <w:r w:rsidRPr="00C04BDA">
        <w:rPr>
          <w:rFonts w:cs="Arial"/>
          <w:noProof/>
          <w:szCs w:val="24"/>
          <w:lang w:val="en-US"/>
        </w:rPr>
        <w:t xml:space="preserve">. </w:t>
      </w:r>
      <w:r w:rsidRPr="0087166F">
        <w:rPr>
          <w:rFonts w:cs="Arial"/>
          <w:noProof/>
          <w:szCs w:val="24"/>
        </w:rPr>
        <w:t>[s.l: s.n.]. Disponível em: &lt;http://www.rand.org/pubs/documented_briefings/DB550.html&gt;.</w:t>
      </w:r>
    </w:p>
    <w:p w14:paraId="2FE773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Adapting to a Changing Colorado River Making Future Water Deliveries More Reliable Throught Robust Management Strategies</w:t>
      </w:r>
      <w:r w:rsidRPr="00C04BDA">
        <w:rPr>
          <w:rFonts w:cs="Arial"/>
          <w:noProof/>
          <w:szCs w:val="24"/>
          <w:lang w:val="en-US"/>
        </w:rPr>
        <w:t xml:space="preserve">. </w:t>
      </w:r>
      <w:r w:rsidRPr="0087166F">
        <w:rPr>
          <w:rFonts w:cs="Arial"/>
          <w:noProof/>
          <w:szCs w:val="24"/>
        </w:rPr>
        <w:t>[s.l: s.n.]. Disponível em: &lt;http://www.rand.org/content/dam/rand/pubs/monographs/2011/RAND_MG996.pdf&gt;.</w:t>
      </w:r>
    </w:p>
    <w:p w14:paraId="5D545A6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Addressing Climate Change in Local Water Agency Plans: Demonstrating a Simplified Robust Decision Making Approach in the California Sierra Foothills. </w:t>
      </w:r>
      <w:r w:rsidRPr="0087166F">
        <w:rPr>
          <w:rFonts w:cs="Arial"/>
          <w:noProof/>
          <w:szCs w:val="24"/>
        </w:rPr>
        <w:t xml:space="preserve">Santa Monica, CA. p. 1–78, 2013b. </w:t>
      </w:r>
    </w:p>
    <w:p w14:paraId="081DAE1D" w14:textId="77777777" w:rsidR="0087166F" w:rsidRPr="00C04BDA" w:rsidRDefault="0087166F" w:rsidP="0087166F">
      <w:pPr>
        <w:widowControl w:val="0"/>
        <w:rPr>
          <w:rFonts w:cs="Arial"/>
          <w:noProof/>
          <w:szCs w:val="24"/>
          <w:lang w:val="en-US"/>
        </w:rPr>
      </w:pPr>
      <w:r w:rsidRPr="0087166F">
        <w:rPr>
          <w:rFonts w:cs="Arial"/>
          <w:noProof/>
          <w:szCs w:val="24"/>
        </w:rPr>
        <w:t xml:space="preserve">GROVES, D. G. et al. </w:t>
      </w:r>
      <w:r w:rsidRPr="00C04BDA">
        <w:rPr>
          <w:rFonts w:cs="Arial"/>
          <w:b/>
          <w:bCs/>
          <w:noProof/>
          <w:szCs w:val="24"/>
          <w:lang w:val="en-US"/>
        </w:rPr>
        <w:t>Developing Robust Strategies for Climate Change and Other Risks: A Water Utility Framework About the Water Research Foundation</w:t>
      </w:r>
      <w:r w:rsidRPr="00C04BDA">
        <w:rPr>
          <w:rFonts w:cs="Arial"/>
          <w:noProof/>
          <w:szCs w:val="24"/>
          <w:lang w:val="en-US"/>
        </w:rPr>
        <w:t xml:space="preserve">. [s.l: s.n.]. </w:t>
      </w:r>
    </w:p>
    <w:p w14:paraId="75AD4FF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et al. </w:t>
      </w:r>
      <w:r w:rsidRPr="00C04BDA">
        <w:rPr>
          <w:rFonts w:cs="Arial"/>
          <w:b/>
          <w:bCs/>
          <w:noProof/>
          <w:szCs w:val="24"/>
          <w:lang w:val="en-US"/>
        </w:rPr>
        <w:t>Using High-Performance Computing to Support Water Resource Planning: A Workshop Demonstration of Real-Time Analytic Facilitation for the Colorado River Basin</w:t>
      </w:r>
      <w:r w:rsidRPr="00C04BDA">
        <w:rPr>
          <w:rFonts w:cs="Arial"/>
          <w:noProof/>
          <w:szCs w:val="24"/>
          <w:lang w:val="en-US"/>
        </w:rPr>
        <w:t xml:space="preserve">. [s.l: s.n.]. </w:t>
      </w:r>
    </w:p>
    <w:p w14:paraId="14E0E6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BLOOM, E. Robust Water-Management Strategies for the California Water Plan Update 2013 Proof-of-Concept Analysis. p. 1–72, 2013. </w:t>
      </w:r>
    </w:p>
    <w:p w14:paraId="12FF87E5" w14:textId="77777777" w:rsidR="0087166F" w:rsidRPr="00C04BDA" w:rsidRDefault="0087166F" w:rsidP="0087166F">
      <w:pPr>
        <w:widowControl w:val="0"/>
        <w:rPr>
          <w:rFonts w:cs="Arial"/>
          <w:noProof/>
          <w:szCs w:val="24"/>
          <w:lang w:val="en-US"/>
        </w:rPr>
      </w:pPr>
      <w:r w:rsidRPr="00C04BDA">
        <w:rPr>
          <w:rFonts w:cs="Arial"/>
          <w:noProof/>
          <w:szCs w:val="24"/>
          <w:lang w:val="en-US"/>
        </w:rPr>
        <w:t>GROVES, D. G.; LEMPERT, R. J. A new analytic method for finding policy-</w:t>
      </w:r>
      <w:r w:rsidRPr="00C04BDA">
        <w:rPr>
          <w:rFonts w:cs="Arial"/>
          <w:noProof/>
          <w:szCs w:val="24"/>
          <w:lang w:val="en-US"/>
        </w:rPr>
        <w:lastRenderedPageBreak/>
        <w:t xml:space="preserve">relevant scenarios. </w:t>
      </w:r>
      <w:r w:rsidRPr="00C04BDA">
        <w:rPr>
          <w:rFonts w:cs="Arial"/>
          <w:b/>
          <w:bCs/>
          <w:noProof/>
          <w:szCs w:val="24"/>
          <w:lang w:val="en-US"/>
        </w:rPr>
        <w:t>Global Environmental Change</w:t>
      </w:r>
      <w:r w:rsidRPr="00C04BDA">
        <w:rPr>
          <w:rFonts w:cs="Arial"/>
          <w:noProof/>
          <w:szCs w:val="24"/>
          <w:lang w:val="en-US"/>
        </w:rPr>
        <w:t xml:space="preserve">, v. 17, n. 1, p. 73–85, 2007. </w:t>
      </w:r>
    </w:p>
    <w:p w14:paraId="700D235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SHARON, C. Planning Tool to Support Planning the Future of Coastal Louisiana.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4312E2C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UDMUNDSSON, S. V.; LECHNER, C. Cognitive biases, organization, and entrepreneurial firm survival. </w:t>
      </w:r>
      <w:r w:rsidRPr="00C04BDA">
        <w:rPr>
          <w:rFonts w:cs="Arial"/>
          <w:b/>
          <w:bCs/>
          <w:noProof/>
          <w:szCs w:val="24"/>
          <w:lang w:val="en-US"/>
        </w:rPr>
        <w:t>European Management Journal</w:t>
      </w:r>
      <w:r w:rsidRPr="00C04BDA">
        <w:rPr>
          <w:rFonts w:cs="Arial"/>
          <w:noProof/>
          <w:szCs w:val="24"/>
          <w:lang w:val="en-US"/>
        </w:rPr>
        <w:t xml:space="preserve">, v. 31, n. 3, p. 278–294, 2013. </w:t>
      </w:r>
    </w:p>
    <w:p w14:paraId="4692E2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ASNOOT, M. et al. Dynamic adaptive policy pathways: A method for crafting robust decisions for a deeply uncertain world. </w:t>
      </w:r>
      <w:r w:rsidRPr="00C04BDA">
        <w:rPr>
          <w:rFonts w:cs="Arial"/>
          <w:b/>
          <w:bCs/>
          <w:noProof/>
          <w:szCs w:val="24"/>
          <w:lang w:val="en-US"/>
        </w:rPr>
        <w:t>Global Environmental Change</w:t>
      </w:r>
      <w:r w:rsidRPr="00C04BDA">
        <w:rPr>
          <w:rFonts w:cs="Arial"/>
          <w:noProof/>
          <w:szCs w:val="24"/>
          <w:lang w:val="en-US"/>
        </w:rPr>
        <w:t xml:space="preserve">, v. 23, n. 2, p. 485–498, 2013. </w:t>
      </w:r>
    </w:p>
    <w:p w14:paraId="0C0667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DKA, D. et al. An open source framework for many-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74, p. 114–129, 2015. </w:t>
      </w:r>
    </w:p>
    <w:p w14:paraId="6CAF92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 J. W. et al. Robust Climate Policies Under Uncertainty: A Comparison of Robust Decision Making and Info-Gap Methods. </w:t>
      </w:r>
      <w:r w:rsidRPr="00C04BDA">
        <w:rPr>
          <w:rFonts w:cs="Arial"/>
          <w:b/>
          <w:bCs/>
          <w:noProof/>
          <w:szCs w:val="24"/>
          <w:lang w:val="en-US"/>
        </w:rPr>
        <w:t>Risk Analysis</w:t>
      </w:r>
      <w:r w:rsidRPr="00C04BDA">
        <w:rPr>
          <w:rFonts w:cs="Arial"/>
          <w:noProof/>
          <w:szCs w:val="24"/>
          <w:lang w:val="en-US"/>
        </w:rPr>
        <w:t xml:space="preserve">, v. 32, n. 10, p. 1657–1672, 2012. </w:t>
      </w:r>
    </w:p>
    <w:p w14:paraId="268A16E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EGATTE, S. et al. Investment Decision Making Under Deep Uncertainty: Application to Climate Change. </w:t>
      </w:r>
      <w:r w:rsidRPr="00C04BDA">
        <w:rPr>
          <w:rFonts w:cs="Arial"/>
          <w:b/>
          <w:bCs/>
          <w:noProof/>
          <w:szCs w:val="24"/>
          <w:lang w:val="en-US"/>
        </w:rPr>
        <w:t>Policy Research Working Paper</w:t>
      </w:r>
      <w:r w:rsidRPr="00C04BDA">
        <w:rPr>
          <w:rFonts w:cs="Arial"/>
          <w:noProof/>
          <w:szCs w:val="24"/>
          <w:lang w:val="en-US"/>
        </w:rPr>
        <w:t xml:space="preserve">, n. 6193, p. 1–41, 2012. </w:t>
      </w:r>
    </w:p>
    <w:p w14:paraId="1A9DC0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TCHUEL, A. A foundationalist perspective for management research: a European trend and experience. </w:t>
      </w:r>
      <w:r w:rsidRPr="00C04BDA">
        <w:rPr>
          <w:rFonts w:cs="Arial"/>
          <w:b/>
          <w:bCs/>
          <w:noProof/>
          <w:szCs w:val="24"/>
          <w:lang w:val="en-US"/>
        </w:rPr>
        <w:t>Management Decision</w:t>
      </w:r>
      <w:r w:rsidRPr="00C04BDA">
        <w:rPr>
          <w:rFonts w:cs="Arial"/>
          <w:noProof/>
          <w:szCs w:val="24"/>
          <w:lang w:val="en-US"/>
        </w:rPr>
        <w:t xml:space="preserve">, v. 47, n. 9, p. 1458–1475, 16 out. 2009. </w:t>
      </w:r>
    </w:p>
    <w:p w14:paraId="30DEE4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ERMAN, J. et al. How Should Robustness Be Defined for Water Systems Planning under Change? </w:t>
      </w:r>
      <w:r w:rsidRPr="00C04BDA">
        <w:rPr>
          <w:rFonts w:cs="Arial"/>
          <w:b/>
          <w:bCs/>
          <w:noProof/>
          <w:szCs w:val="24"/>
          <w:lang w:val="en-US"/>
        </w:rPr>
        <w:t>Journal of Water Resources Planning and Management</w:t>
      </w:r>
      <w:r w:rsidRPr="00C04BDA">
        <w:rPr>
          <w:rFonts w:cs="Arial"/>
          <w:noProof/>
          <w:szCs w:val="24"/>
          <w:lang w:val="en-US"/>
        </w:rPr>
        <w:t xml:space="preserve">, v. 141, n. 10, p. 4015012, 2015. </w:t>
      </w:r>
    </w:p>
    <w:p w14:paraId="71FE8FB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ILLIER, F. S.; LIEBERMAN, G. J. Decision Analysis. In: </w:t>
      </w:r>
      <w:r w:rsidRPr="00C04BDA">
        <w:rPr>
          <w:rFonts w:cs="Arial"/>
          <w:b/>
          <w:bCs/>
          <w:noProof/>
          <w:szCs w:val="24"/>
          <w:lang w:val="en-US"/>
        </w:rPr>
        <w:t>Introduction to Operations Research</w:t>
      </w:r>
      <w:r w:rsidRPr="00C04BDA">
        <w:rPr>
          <w:rFonts w:cs="Arial"/>
          <w:noProof/>
          <w:szCs w:val="24"/>
          <w:lang w:val="en-US"/>
        </w:rPr>
        <w:t xml:space="preserve">. 9. ed. New York: McGraw-Hill Higher Education, 2010. p. 1047. </w:t>
      </w:r>
    </w:p>
    <w:p w14:paraId="4DDCE18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OUGH, J. R.; WHITE, M. A. Environmental dynamism and strategic decision-making rationality: An examination at the decision level. </w:t>
      </w:r>
      <w:r w:rsidRPr="00C04BDA">
        <w:rPr>
          <w:rFonts w:cs="Arial"/>
          <w:b/>
          <w:bCs/>
          <w:noProof/>
          <w:szCs w:val="24"/>
          <w:lang w:val="en-US"/>
        </w:rPr>
        <w:t>Strategic Management Journal</w:t>
      </w:r>
      <w:r w:rsidRPr="00C04BDA">
        <w:rPr>
          <w:rFonts w:cs="Arial"/>
          <w:noProof/>
          <w:szCs w:val="24"/>
          <w:lang w:val="en-US"/>
        </w:rPr>
        <w:t xml:space="preserve">, v. 24, n. 5, p. 481–489, 2003. </w:t>
      </w:r>
    </w:p>
    <w:p w14:paraId="2DC50E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UTZSCHENREUTER, THOMAS; KLEINDIENST, I. Strategy-process research: What have we learned and what is still to be explored. </w:t>
      </w:r>
      <w:r w:rsidRPr="00C04BDA">
        <w:rPr>
          <w:rFonts w:cs="Arial"/>
          <w:b/>
          <w:bCs/>
          <w:noProof/>
          <w:szCs w:val="24"/>
          <w:lang w:val="en-US"/>
        </w:rPr>
        <w:t>Journal of Management</w:t>
      </w:r>
      <w:r w:rsidRPr="00C04BDA">
        <w:rPr>
          <w:rFonts w:cs="Arial"/>
          <w:noProof/>
          <w:szCs w:val="24"/>
          <w:lang w:val="en-US"/>
        </w:rPr>
        <w:t xml:space="preserve">, v. 32, n. 5, p. 673–620, 2006. </w:t>
      </w:r>
    </w:p>
    <w:p w14:paraId="7BBBB4C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HNSON, D. R.; FISCHBACH, J. R.; ORTIZ, D. S. Estimating Surge-Based </w:t>
      </w:r>
      <w:r w:rsidRPr="00C04BDA">
        <w:rPr>
          <w:rFonts w:cs="Arial"/>
          <w:noProof/>
          <w:szCs w:val="24"/>
          <w:lang w:val="en-US"/>
        </w:rPr>
        <w:lastRenderedPageBreak/>
        <w:t xml:space="preserve">Flood Risk with the Coastal Louisiana Risk Assessment Model.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6B13C16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NES, R. et al. Reprap - The replicating rapid prototyper. </w:t>
      </w:r>
      <w:r w:rsidRPr="00C04BDA">
        <w:rPr>
          <w:rFonts w:cs="Arial"/>
          <w:b/>
          <w:bCs/>
          <w:noProof/>
          <w:szCs w:val="24"/>
          <w:lang w:val="en-US"/>
        </w:rPr>
        <w:t>Robotica</w:t>
      </w:r>
      <w:r w:rsidRPr="00C04BDA">
        <w:rPr>
          <w:rFonts w:cs="Arial"/>
          <w:noProof/>
          <w:szCs w:val="24"/>
          <w:lang w:val="en-US"/>
        </w:rPr>
        <w:t xml:space="preserve">, v. 29, n. 1 SPEC. ISSUE, p. 177–191, 2011. </w:t>
      </w:r>
    </w:p>
    <w:p w14:paraId="6FEFC8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HNEMAN D. LOVALLO, D. </w:t>
      </w:r>
      <w:r w:rsidRPr="00C04BDA">
        <w:rPr>
          <w:rFonts w:cs="Arial"/>
          <w:b/>
          <w:bCs/>
          <w:noProof/>
          <w:szCs w:val="24"/>
          <w:lang w:val="en-US"/>
        </w:rPr>
        <w:t>Timid Choises and Bold Forecasts: A Cognitive Perspective on Risk TakingManagement Science</w:t>
      </w:r>
      <w:r w:rsidRPr="00C04BDA">
        <w:rPr>
          <w:rFonts w:cs="Arial"/>
          <w:noProof/>
          <w:szCs w:val="24"/>
          <w:lang w:val="en-US"/>
        </w:rPr>
        <w:t xml:space="preserve">, 1993. </w:t>
      </w:r>
    </w:p>
    <w:p w14:paraId="5CDCD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Agreeing on Robust Decisions New Processes for Decision Making Under Deep Uncertainty. </w:t>
      </w:r>
      <w:r w:rsidRPr="00C04BDA">
        <w:rPr>
          <w:rFonts w:cs="Arial"/>
          <w:b/>
          <w:bCs/>
          <w:noProof/>
          <w:szCs w:val="24"/>
          <w:lang w:val="en-US"/>
        </w:rPr>
        <w:t>World Bank Policy Research Working Paper</w:t>
      </w:r>
      <w:r w:rsidRPr="00C04BDA">
        <w:rPr>
          <w:rFonts w:cs="Arial"/>
          <w:noProof/>
          <w:szCs w:val="24"/>
          <w:lang w:val="en-US"/>
        </w:rPr>
        <w:t xml:space="preserve">, v. No. 6906, n. June, 2014. </w:t>
      </w:r>
    </w:p>
    <w:p w14:paraId="1FC3A5D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Robust Decision-Making in the Water Sector A Strategy for Implementing Lima ’ s Long-Term Water Resources Master Plan. n. October, p. 1–47, 2015. </w:t>
      </w:r>
    </w:p>
    <w:p w14:paraId="2FBE3D7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SPRZYK, J. R. et al. Many objective robust decision making for complex environmental systems undergoing change. </w:t>
      </w:r>
      <w:r w:rsidRPr="00C04BDA">
        <w:rPr>
          <w:rFonts w:cs="Arial"/>
          <w:b/>
          <w:bCs/>
          <w:noProof/>
          <w:szCs w:val="24"/>
          <w:lang w:val="en-US"/>
        </w:rPr>
        <w:t>Environmental Modelling and Software</w:t>
      </w:r>
      <w:r w:rsidRPr="00C04BDA">
        <w:rPr>
          <w:rFonts w:cs="Arial"/>
          <w:noProof/>
          <w:szCs w:val="24"/>
          <w:lang w:val="en-US"/>
        </w:rPr>
        <w:t xml:space="preserve">, v. 42, p. 55–71, 2013. </w:t>
      </w:r>
    </w:p>
    <w:p w14:paraId="3048CA9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EFE, R. </w:t>
      </w:r>
      <w:r w:rsidRPr="00C04BDA">
        <w:rPr>
          <w:rFonts w:cs="Arial"/>
          <w:b/>
          <w:bCs/>
          <w:noProof/>
          <w:szCs w:val="24"/>
          <w:lang w:val="en-US"/>
        </w:rPr>
        <w:t>Reconsidering California Transport Policies: Reducing Greenhouse Gas Emissions in an Uncertain Future</w:t>
      </w:r>
      <w:r w:rsidRPr="00C04BDA">
        <w:rPr>
          <w:rFonts w:cs="Arial"/>
          <w:noProof/>
          <w:szCs w:val="24"/>
          <w:lang w:val="en-US"/>
        </w:rPr>
        <w:t>. [s.l: s.n.].</w:t>
      </w:r>
    </w:p>
    <w:p w14:paraId="7390937D" w14:textId="77777777" w:rsidR="0087166F" w:rsidRPr="0087166F" w:rsidRDefault="0087166F" w:rsidP="0087166F">
      <w:pPr>
        <w:widowControl w:val="0"/>
        <w:rPr>
          <w:rFonts w:cs="Arial"/>
          <w:noProof/>
          <w:szCs w:val="24"/>
        </w:rPr>
      </w:pPr>
      <w:r w:rsidRPr="00C04BDA">
        <w:rPr>
          <w:rFonts w:cs="Arial"/>
          <w:noProof/>
          <w:szCs w:val="24"/>
          <w:lang w:val="en-US"/>
        </w:rPr>
        <w:t xml:space="preserve">KEENEY, T. </w:t>
      </w:r>
      <w:r w:rsidRPr="00C04BDA">
        <w:rPr>
          <w:rFonts w:cs="Arial"/>
          <w:b/>
          <w:bCs/>
          <w:noProof/>
          <w:szCs w:val="24"/>
          <w:lang w:val="en-US"/>
        </w:rPr>
        <w:t>3D Printing Market: Analystis Are Underestimating the Future</w:t>
      </w:r>
      <w:r w:rsidRPr="00C04BDA">
        <w:rPr>
          <w:rFonts w:cs="Arial"/>
          <w:noProof/>
          <w:szCs w:val="24"/>
          <w:lang w:val="en-US"/>
        </w:rPr>
        <w:t xml:space="preserve">, 2016. </w:t>
      </w:r>
      <w:r w:rsidRPr="0087166F">
        <w:rPr>
          <w:rFonts w:cs="Arial"/>
          <w:noProof/>
          <w:szCs w:val="24"/>
        </w:rPr>
        <w:t>Disponível em: &lt;https://ark-invest.com/research/3d-printing-market&gt;</w:t>
      </w:r>
    </w:p>
    <w:p w14:paraId="0C7708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LLEHER, K. </w:t>
      </w:r>
      <w:r w:rsidRPr="00C04BDA">
        <w:rPr>
          <w:rFonts w:cs="Arial"/>
          <w:b/>
          <w:bCs/>
          <w:noProof/>
          <w:szCs w:val="24"/>
          <w:lang w:val="en-US"/>
        </w:rPr>
        <w:t>Was 3D Printing Just a Passing Fad?</w:t>
      </w:r>
      <w:r w:rsidRPr="00C04BDA">
        <w:rPr>
          <w:rFonts w:cs="Arial"/>
          <w:noProof/>
          <w:szCs w:val="24"/>
          <w:lang w:val="en-US"/>
        </w:rPr>
        <w:t xml:space="preserve"> </w:t>
      </w:r>
      <w:r w:rsidRPr="0087166F">
        <w:rPr>
          <w:rFonts w:cs="Arial"/>
          <w:noProof/>
          <w:szCs w:val="24"/>
        </w:rPr>
        <w:t xml:space="preserve">Disponível em: &lt;http://time.com/3916323/3d-printer-stocks/&gt;. </w:t>
      </w:r>
      <w:r w:rsidRPr="00C04BDA">
        <w:rPr>
          <w:rFonts w:cs="Arial"/>
          <w:noProof/>
          <w:szCs w:val="24"/>
          <w:lang w:val="en-US"/>
        </w:rPr>
        <w:t xml:space="preserve">Acesso em: 1 dez. 2017. </w:t>
      </w:r>
    </w:p>
    <w:p w14:paraId="4D951F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IESLING, E. et al. Agent-based simulation of innovation diffusion: a review: CEJOR CEJOR. </w:t>
      </w:r>
      <w:r w:rsidRPr="00C04BDA">
        <w:rPr>
          <w:rFonts w:cs="Arial"/>
          <w:b/>
          <w:bCs/>
          <w:noProof/>
          <w:szCs w:val="24"/>
          <w:lang w:val="en-US"/>
        </w:rPr>
        <w:t>Central European Journal of Operations Research</w:t>
      </w:r>
      <w:r w:rsidRPr="00C04BDA">
        <w:rPr>
          <w:rFonts w:cs="Arial"/>
          <w:noProof/>
          <w:szCs w:val="24"/>
          <w:lang w:val="en-US"/>
        </w:rPr>
        <w:t xml:space="preserve">, v. 20, n. 2, p. 183–230, 2012. </w:t>
      </w:r>
    </w:p>
    <w:p w14:paraId="6CE764D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NIGHT, F. H. </w:t>
      </w:r>
      <w:r w:rsidRPr="00C04BDA">
        <w:rPr>
          <w:rFonts w:cs="Arial"/>
          <w:b/>
          <w:bCs/>
          <w:noProof/>
          <w:szCs w:val="24"/>
          <w:lang w:val="en-US"/>
        </w:rPr>
        <w:t>Risk, Uncertainty and Profit</w:t>
      </w:r>
      <w:r w:rsidRPr="00C04BDA">
        <w:rPr>
          <w:rFonts w:cs="Arial"/>
          <w:noProof/>
          <w:szCs w:val="24"/>
          <w:lang w:val="en-US"/>
        </w:rPr>
        <w:t>. [s.l: s.n.]. v. XXXI</w:t>
      </w:r>
    </w:p>
    <w:p w14:paraId="041494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URSA, M. B.; RUDNICKI, W. R. Feature Selection with the Boruta Package. </w:t>
      </w:r>
      <w:r w:rsidRPr="00C04BDA">
        <w:rPr>
          <w:rFonts w:cs="Arial"/>
          <w:b/>
          <w:bCs/>
          <w:noProof/>
          <w:szCs w:val="24"/>
          <w:lang w:val="en-US"/>
        </w:rPr>
        <w:t>Journal Of Statistical Software</w:t>
      </w:r>
      <w:r w:rsidRPr="00C04BDA">
        <w:rPr>
          <w:rFonts w:cs="Arial"/>
          <w:noProof/>
          <w:szCs w:val="24"/>
          <w:lang w:val="en-US"/>
        </w:rPr>
        <w:t xml:space="preserve">, v. 36, n. 11, p. 1–13, 2010. </w:t>
      </w:r>
    </w:p>
    <w:p w14:paraId="248DF67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Exploratory Modelling and Analysis (EMA) Workbench. p. 1–4, 2013. </w:t>
      </w:r>
    </w:p>
    <w:p w14:paraId="753595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The Exploratory Modeling Workbench: An open source toolkit for exploratory modeling, scenario discovery, and (multi-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96, p. 239–250, 2017. </w:t>
      </w:r>
    </w:p>
    <w:p w14:paraId="23C6F0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CUNNINGHAM, S. C. Improving scenario discovery by bagging random boxes. </w:t>
      </w:r>
      <w:r w:rsidRPr="00C04BDA">
        <w:rPr>
          <w:rFonts w:cs="Arial"/>
          <w:b/>
          <w:bCs/>
          <w:noProof/>
          <w:szCs w:val="24"/>
          <w:lang w:val="en-US"/>
        </w:rPr>
        <w:t>Technological Forecasting and Social Change</w:t>
      </w:r>
      <w:r w:rsidRPr="00C04BDA">
        <w:rPr>
          <w:rFonts w:cs="Arial"/>
          <w:noProof/>
          <w:szCs w:val="24"/>
          <w:lang w:val="en-US"/>
        </w:rPr>
        <w:t xml:space="preserve">, v. 111, p. </w:t>
      </w:r>
      <w:r w:rsidRPr="00C04BDA">
        <w:rPr>
          <w:rFonts w:cs="Arial"/>
          <w:noProof/>
          <w:szCs w:val="24"/>
          <w:lang w:val="en-US"/>
        </w:rPr>
        <w:lastRenderedPageBreak/>
        <w:t xml:space="preserve">124–134, 2016. </w:t>
      </w:r>
    </w:p>
    <w:p w14:paraId="2215D0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PRUYT, E. Exploratory Modeling and Analysis, an approach for model-based foresight under deep uncertainty. </w:t>
      </w:r>
      <w:r w:rsidRPr="00C04BDA">
        <w:rPr>
          <w:rFonts w:cs="Arial"/>
          <w:b/>
          <w:bCs/>
          <w:noProof/>
          <w:szCs w:val="24"/>
          <w:lang w:val="en-US"/>
        </w:rPr>
        <w:t>Technological Forecasting and Social Change</w:t>
      </w:r>
      <w:r w:rsidRPr="00C04BDA">
        <w:rPr>
          <w:rFonts w:cs="Arial"/>
          <w:noProof/>
          <w:szCs w:val="24"/>
          <w:lang w:val="en-US"/>
        </w:rPr>
        <w:t xml:space="preserve">, v. 80, n. 3, p. 419–431, 2013. </w:t>
      </w:r>
    </w:p>
    <w:p w14:paraId="39E5CF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WALKER, W.; HAASNOOT, M. Coping with the Wickedness of Public Policy Problems: Approaches for Decision Making under Deep Uncertainty. </w:t>
      </w:r>
      <w:r w:rsidRPr="00C04BDA">
        <w:rPr>
          <w:rFonts w:cs="Arial"/>
          <w:b/>
          <w:bCs/>
          <w:noProof/>
          <w:szCs w:val="24"/>
          <w:lang w:val="en-US"/>
        </w:rPr>
        <w:t>Journal of Water Resources Planning and Management</w:t>
      </w:r>
      <w:r w:rsidRPr="00C04BDA">
        <w:rPr>
          <w:rFonts w:cs="Arial"/>
          <w:noProof/>
          <w:szCs w:val="24"/>
          <w:lang w:val="en-US"/>
        </w:rPr>
        <w:t xml:space="preserve">, v. 142, n. 3, p. 1816001, 2016. </w:t>
      </w:r>
    </w:p>
    <w:p w14:paraId="404DA9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AW, A. M.; KELTON, W. D. </w:t>
      </w:r>
      <w:r w:rsidRPr="00C04BDA">
        <w:rPr>
          <w:rFonts w:cs="Arial"/>
          <w:b/>
          <w:bCs/>
          <w:noProof/>
          <w:szCs w:val="24"/>
          <w:lang w:val="en-US"/>
        </w:rPr>
        <w:t>Simulation Modeling and Analysis</w:t>
      </w:r>
      <w:r w:rsidRPr="00C04BDA">
        <w:rPr>
          <w:rFonts w:cs="Arial"/>
          <w:noProof/>
          <w:szCs w:val="24"/>
          <w:lang w:val="en-US"/>
        </w:rPr>
        <w:t xml:space="preserve">. 2. ed. New York: McGraw-Hill, 1991. </w:t>
      </w:r>
    </w:p>
    <w:p w14:paraId="7E6A14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A new decision sciences for complex systems. </w:t>
      </w:r>
      <w:r w:rsidRPr="00C04BDA">
        <w:rPr>
          <w:rFonts w:cs="Arial"/>
          <w:b/>
          <w:bCs/>
          <w:noProof/>
          <w:szCs w:val="24"/>
          <w:lang w:val="en-US"/>
        </w:rPr>
        <w:t>Proceedings of the National Academy of Sciences of the United States of America</w:t>
      </w:r>
      <w:r w:rsidRPr="00C04BDA">
        <w:rPr>
          <w:rFonts w:cs="Arial"/>
          <w:noProof/>
          <w:szCs w:val="24"/>
          <w:lang w:val="en-US"/>
        </w:rPr>
        <w:t xml:space="preserve">, v. 99 Suppl 3, p. 7309–7313, 2002. </w:t>
      </w:r>
    </w:p>
    <w:p w14:paraId="46B2209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A General, Analytic Method for Generating Robust Strategies and Narrative Scenarios. </w:t>
      </w:r>
      <w:r w:rsidRPr="00C04BDA">
        <w:rPr>
          <w:rFonts w:cs="Arial"/>
          <w:b/>
          <w:bCs/>
          <w:noProof/>
          <w:szCs w:val="24"/>
          <w:lang w:val="en-US"/>
        </w:rPr>
        <w:t>Management Science</w:t>
      </w:r>
      <w:r w:rsidRPr="00C04BDA">
        <w:rPr>
          <w:rFonts w:cs="Arial"/>
          <w:noProof/>
          <w:szCs w:val="24"/>
          <w:lang w:val="en-US"/>
        </w:rPr>
        <w:t xml:space="preserve">, v. 52, n. 4, p. 514–528, abr. 2006. </w:t>
      </w:r>
    </w:p>
    <w:p w14:paraId="3A982B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cenarios that illuminate vulnerabilities and robust responses. </w:t>
      </w:r>
      <w:r w:rsidRPr="00C04BDA">
        <w:rPr>
          <w:rFonts w:cs="Arial"/>
          <w:b/>
          <w:bCs/>
          <w:noProof/>
          <w:szCs w:val="24"/>
          <w:lang w:val="en-US"/>
        </w:rPr>
        <w:t>Climatic Change</w:t>
      </w:r>
      <w:r w:rsidRPr="00C04BDA">
        <w:rPr>
          <w:rFonts w:cs="Arial"/>
          <w:noProof/>
          <w:szCs w:val="24"/>
          <w:lang w:val="en-US"/>
        </w:rPr>
        <w:t xml:space="preserve">, v. 117, n. 4, p. 627–646, 2013. </w:t>
      </w:r>
    </w:p>
    <w:p w14:paraId="7AC4CD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Ensuring Robust Flood Risk Management in Ho Chi Minh City. </w:t>
      </w:r>
      <w:r w:rsidRPr="00C04BDA">
        <w:rPr>
          <w:rFonts w:cs="Arial"/>
          <w:b/>
          <w:bCs/>
          <w:noProof/>
          <w:szCs w:val="24"/>
          <w:lang w:val="en-US"/>
        </w:rPr>
        <w:t>World Bank</w:t>
      </w:r>
      <w:r w:rsidRPr="00C04BDA">
        <w:rPr>
          <w:rFonts w:cs="Arial"/>
          <w:noProof/>
          <w:szCs w:val="24"/>
          <w:lang w:val="en-US"/>
        </w:rPr>
        <w:t xml:space="preserve">, n. May, p. 1–63, 2013. </w:t>
      </w:r>
    </w:p>
    <w:p w14:paraId="6B08C5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w:t>
      </w:r>
      <w:r w:rsidRPr="00C04BDA">
        <w:rPr>
          <w:rFonts w:cs="Arial"/>
          <w:b/>
          <w:bCs/>
          <w:noProof/>
          <w:szCs w:val="24"/>
          <w:lang w:val="en-US"/>
        </w:rPr>
        <w:t>Robert Lempert: Democratizing Analytics: Scientifically and Ethically Informed Decision Support</w:t>
      </w:r>
      <w:r w:rsidRPr="00C04BDA">
        <w:rPr>
          <w:rFonts w:cs="Arial"/>
          <w:noProof/>
          <w:szCs w:val="24"/>
          <w:lang w:val="en-US"/>
        </w:rPr>
        <w:t xml:space="preserve">. </w:t>
      </w:r>
      <w:r w:rsidRPr="0087166F">
        <w:rPr>
          <w:rFonts w:cs="Arial"/>
          <w:noProof/>
          <w:szCs w:val="24"/>
        </w:rPr>
        <w:t xml:space="preserve">Disponível em: &lt;https://www.youtube.com/watch?v=D01UM0G2m_k&gt;. </w:t>
      </w:r>
      <w:r w:rsidRPr="00C04BDA">
        <w:rPr>
          <w:rFonts w:cs="Arial"/>
          <w:noProof/>
          <w:szCs w:val="24"/>
          <w:lang w:val="en-US"/>
        </w:rPr>
        <w:t xml:space="preserve">Acesso em: 11 jan. 2017. </w:t>
      </w:r>
    </w:p>
    <w:p w14:paraId="4A9B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w:t>
      </w:r>
      <w:r w:rsidRPr="00C04BDA">
        <w:rPr>
          <w:rFonts w:cs="Arial"/>
          <w:b/>
          <w:bCs/>
          <w:noProof/>
          <w:szCs w:val="24"/>
          <w:lang w:val="en-US"/>
        </w:rPr>
        <w:t>Defense Resource Planning Under Uncertainty: An Application of Robust Decision Making to Munitions Mix Planning</w:t>
      </w:r>
      <w:r w:rsidRPr="00C04BDA">
        <w:rPr>
          <w:rFonts w:cs="Arial"/>
          <w:noProof/>
          <w:szCs w:val="24"/>
          <w:lang w:val="en-US"/>
        </w:rPr>
        <w:t xml:space="preserve">. [s.l: s.n.]. </w:t>
      </w:r>
    </w:p>
    <w:p w14:paraId="3D94876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BRYANT, B. P.; BANKES, S. C. Comparing Algorithms for Scenario Discovery. </w:t>
      </w:r>
      <w:r w:rsidRPr="00C04BDA">
        <w:rPr>
          <w:rFonts w:cs="Arial"/>
          <w:b/>
          <w:bCs/>
          <w:noProof/>
          <w:szCs w:val="24"/>
          <w:lang w:val="en-US"/>
        </w:rPr>
        <w:t>Working Paper</w:t>
      </w:r>
      <w:r w:rsidRPr="00C04BDA">
        <w:rPr>
          <w:rFonts w:cs="Arial"/>
          <w:noProof/>
          <w:szCs w:val="24"/>
          <w:lang w:val="en-US"/>
        </w:rPr>
        <w:t xml:space="preserve">, p. 1–35, 2008. </w:t>
      </w:r>
    </w:p>
    <w:p w14:paraId="061AEA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COLLINS, M. T. Managing the risk of uncertain threshold responses: Comparison of robust, optimum, and precautionary approaches. </w:t>
      </w:r>
      <w:r w:rsidRPr="00C04BDA">
        <w:rPr>
          <w:rFonts w:cs="Arial"/>
          <w:b/>
          <w:bCs/>
          <w:noProof/>
          <w:szCs w:val="24"/>
          <w:lang w:val="en-US"/>
        </w:rPr>
        <w:t>Risk Analysis</w:t>
      </w:r>
      <w:r w:rsidRPr="00C04BDA">
        <w:rPr>
          <w:rFonts w:cs="Arial"/>
          <w:noProof/>
          <w:szCs w:val="24"/>
          <w:lang w:val="en-US"/>
        </w:rPr>
        <w:t xml:space="preserve">, v. 27, n. 4, p. 1009–1026, 2007. </w:t>
      </w:r>
    </w:p>
    <w:p w14:paraId="519E90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Identifying and evaluating robust adaptive policy responses to climate change for water management agencies in the American west. </w:t>
      </w:r>
      <w:r w:rsidRPr="00C04BDA">
        <w:rPr>
          <w:rFonts w:cs="Arial"/>
          <w:b/>
          <w:bCs/>
          <w:noProof/>
          <w:szCs w:val="24"/>
          <w:lang w:val="en-US"/>
        </w:rPr>
        <w:t>Technological Forecasting and Social Change</w:t>
      </w:r>
      <w:r w:rsidRPr="00C04BDA">
        <w:rPr>
          <w:rFonts w:cs="Arial"/>
          <w:noProof/>
          <w:szCs w:val="24"/>
          <w:lang w:val="en-US"/>
        </w:rPr>
        <w:t xml:space="preserve">, v. 77, n. 6, p. 960–974, 2010. </w:t>
      </w:r>
    </w:p>
    <w:p w14:paraId="4B15F7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FISCHBACH, J. R. Is it ethical to use a single </w:t>
      </w:r>
      <w:r w:rsidRPr="00C04BDA">
        <w:rPr>
          <w:rFonts w:cs="Arial"/>
          <w:noProof/>
          <w:szCs w:val="24"/>
          <w:lang w:val="en-US"/>
        </w:rPr>
        <w:lastRenderedPageBreak/>
        <w:t xml:space="preserve">probability density function ? p. 1–26, 2013. </w:t>
      </w:r>
    </w:p>
    <w:p w14:paraId="24B8C2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High-Performance Government in an Uncertain World. In: KLITGAARD, R.; LIGHT, P. C. (Eds.). . </w:t>
      </w:r>
      <w:r w:rsidRPr="00C04BDA">
        <w:rPr>
          <w:rFonts w:cs="Arial"/>
          <w:b/>
          <w:bCs/>
          <w:noProof/>
          <w:szCs w:val="24"/>
          <w:lang w:val="en-US"/>
        </w:rPr>
        <w:t>High-Performance Government: Structure, Leadership, Incentives</w:t>
      </w:r>
      <w:r w:rsidRPr="00C04BDA">
        <w:rPr>
          <w:rFonts w:cs="Arial"/>
          <w:noProof/>
          <w:szCs w:val="24"/>
          <w:lang w:val="en-US"/>
        </w:rPr>
        <w:t xml:space="preserve">. [s.l: s.n.]. v. 65p. 253. </w:t>
      </w:r>
    </w:p>
    <w:p w14:paraId="5F05EA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Confronting Surprise. </w:t>
      </w:r>
      <w:r w:rsidRPr="00C04BDA">
        <w:rPr>
          <w:rFonts w:cs="Arial"/>
          <w:b/>
          <w:bCs/>
          <w:noProof/>
          <w:szCs w:val="24"/>
          <w:lang w:val="en-US"/>
        </w:rPr>
        <w:t>Social Science Computer Review</w:t>
      </w:r>
      <w:r w:rsidRPr="00C04BDA">
        <w:rPr>
          <w:rFonts w:cs="Arial"/>
          <w:noProof/>
          <w:szCs w:val="24"/>
          <w:lang w:val="en-US"/>
        </w:rPr>
        <w:t xml:space="preserve">, v. 20, n. 4, p. 420–440, 2002. </w:t>
      </w:r>
    </w:p>
    <w:p w14:paraId="00F6234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w:t>
      </w:r>
      <w:r w:rsidRPr="00C04BDA">
        <w:rPr>
          <w:rFonts w:cs="Arial"/>
          <w:b/>
          <w:bCs/>
          <w:noProof/>
          <w:szCs w:val="24"/>
          <w:lang w:val="en-US"/>
        </w:rPr>
        <w:t>Shaping the Next One Hundred Years: New Methods for Quantitative, Long-Term Policy Analysis</w:t>
      </w:r>
      <w:r w:rsidRPr="00C04BDA">
        <w:rPr>
          <w:rFonts w:cs="Arial"/>
          <w:noProof/>
          <w:szCs w:val="24"/>
          <w:lang w:val="en-US"/>
        </w:rPr>
        <w:t xml:space="preserve">. [s.l: s.n.]. </w:t>
      </w:r>
    </w:p>
    <w:p w14:paraId="7DB5487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ROSNITZ, D. </w:t>
      </w:r>
      <w:r w:rsidRPr="00C04BDA">
        <w:rPr>
          <w:rFonts w:cs="Arial"/>
          <w:b/>
          <w:bCs/>
          <w:noProof/>
          <w:szCs w:val="24"/>
          <w:lang w:val="en-US"/>
        </w:rPr>
        <w:t>Governing Geoengineering Research: A Political and Technical Vulnerability Analysis of Potential Near-Term Options</w:t>
      </w:r>
      <w:r w:rsidRPr="00C04BDA">
        <w:rPr>
          <w:rFonts w:cs="Arial"/>
          <w:noProof/>
          <w:szCs w:val="24"/>
          <w:lang w:val="en-US"/>
        </w:rPr>
        <w:t xml:space="preserve">. [s.l: s.n.]. </w:t>
      </w:r>
    </w:p>
    <w:p w14:paraId="2EA9007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RIVER, R.; KELLER, K. Characterizing Uncertain Sea Level Rise Projections To Support Investment Decisions. </w:t>
      </w:r>
      <w:r w:rsidRPr="00C04BDA">
        <w:rPr>
          <w:rFonts w:cs="Arial"/>
          <w:b/>
          <w:bCs/>
          <w:noProof/>
          <w:szCs w:val="24"/>
          <w:lang w:val="en-US"/>
        </w:rPr>
        <w:t>California Climate Change Center</w:t>
      </w:r>
      <w:r w:rsidRPr="00C04BDA">
        <w:rPr>
          <w:rFonts w:cs="Arial"/>
          <w:noProof/>
          <w:szCs w:val="24"/>
          <w:lang w:val="en-US"/>
        </w:rPr>
        <w:t xml:space="preserve">, p. 1–44, 2012. </w:t>
      </w:r>
    </w:p>
    <w:p w14:paraId="24841D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UEHRMAN, T. A. Strategy as a Portfolio of Real Options. n. June 1997, p. 89–99, 1998. </w:t>
      </w:r>
    </w:p>
    <w:p w14:paraId="7B6199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Timing, diffusion, and substitution of successive generations of technological innovations: The IBM mainframe case. </w:t>
      </w:r>
      <w:r w:rsidRPr="00C04BDA">
        <w:rPr>
          <w:rFonts w:cs="Arial"/>
          <w:b/>
          <w:bCs/>
          <w:noProof/>
          <w:szCs w:val="24"/>
          <w:lang w:val="en-US"/>
        </w:rPr>
        <w:t>Technological Forecasting and Social Change</w:t>
      </w:r>
      <w:r w:rsidRPr="00C04BDA">
        <w:rPr>
          <w:rFonts w:cs="Arial"/>
          <w:noProof/>
          <w:szCs w:val="24"/>
          <w:lang w:val="en-US"/>
        </w:rPr>
        <w:t xml:space="preserve">, v. 51, n. 2, p. 109–132, 1996. </w:t>
      </w:r>
    </w:p>
    <w:p w14:paraId="6A3B57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in Marketing: A Review and Directions for Research. </w:t>
      </w:r>
      <w:r w:rsidRPr="00C04BDA">
        <w:rPr>
          <w:rFonts w:cs="Arial"/>
          <w:b/>
          <w:bCs/>
          <w:noProof/>
          <w:szCs w:val="24"/>
          <w:lang w:val="en-US"/>
        </w:rPr>
        <w:t>Journal of Marketing</w:t>
      </w:r>
      <w:r w:rsidRPr="00C04BDA">
        <w:rPr>
          <w:rFonts w:cs="Arial"/>
          <w:noProof/>
          <w:szCs w:val="24"/>
          <w:lang w:val="en-US"/>
        </w:rPr>
        <w:t xml:space="preserve">, v. 54, n. 1, p. 1, jan. 1990. </w:t>
      </w:r>
    </w:p>
    <w:p w14:paraId="019041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w:t>
      </w:r>
      <w:r w:rsidRPr="00C04BDA">
        <w:rPr>
          <w:rFonts w:cs="Arial"/>
          <w:b/>
          <w:bCs/>
          <w:noProof/>
          <w:szCs w:val="24"/>
          <w:lang w:val="en-US"/>
        </w:rPr>
        <w:t>Handbooks in Operations Research and Management Science</w:t>
      </w:r>
      <w:r w:rsidRPr="00C04BDA">
        <w:rPr>
          <w:rFonts w:cs="Arial"/>
          <w:noProof/>
          <w:szCs w:val="24"/>
          <w:lang w:val="en-US"/>
        </w:rPr>
        <w:t xml:space="preserve">, v. 5, n. January 1990, p. 349–408, 1993. </w:t>
      </w:r>
    </w:p>
    <w:p w14:paraId="161E0A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NOVSKI, S. </w:t>
      </w:r>
      <w:r w:rsidRPr="00C04BDA">
        <w:rPr>
          <w:rFonts w:cs="Arial"/>
          <w:b/>
          <w:bCs/>
          <w:noProof/>
          <w:szCs w:val="24"/>
          <w:lang w:val="en-US"/>
        </w:rPr>
        <w:t>Robust Decisions and Deep Uncetainty - An Application of Real Options to Public and Private Investment in Hydrogen and Fuel Cell Technologies</w:t>
      </w:r>
      <w:r w:rsidRPr="00C04BDA">
        <w:rPr>
          <w:rFonts w:cs="Arial"/>
          <w:noProof/>
          <w:szCs w:val="24"/>
          <w:lang w:val="en-US"/>
        </w:rPr>
        <w:t>. [s.l: s.n.].</w:t>
      </w:r>
    </w:p>
    <w:p w14:paraId="198CDB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IER, F. H. New product diffusion models in innovation management—a system dynamics perspective. </w:t>
      </w:r>
      <w:r w:rsidRPr="00C04BDA">
        <w:rPr>
          <w:rFonts w:cs="Arial"/>
          <w:b/>
          <w:bCs/>
          <w:noProof/>
          <w:szCs w:val="24"/>
          <w:lang w:val="en-US"/>
        </w:rPr>
        <w:t>System Dynamics Review (Wiley)</w:t>
      </w:r>
      <w:r w:rsidRPr="00C04BDA">
        <w:rPr>
          <w:rFonts w:cs="Arial"/>
          <w:noProof/>
          <w:szCs w:val="24"/>
          <w:lang w:val="en-US"/>
        </w:rPr>
        <w:t xml:space="preserve">, v. 14, n. 4, p. 285–308, 1998. </w:t>
      </w:r>
    </w:p>
    <w:p w14:paraId="4BBB7FC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KRIDAKIS, S.; HOGARTH, R. M.; GABA, A. Forecasting and uncertainty in the economic and business world. </w:t>
      </w:r>
      <w:r w:rsidRPr="00C04BDA">
        <w:rPr>
          <w:rFonts w:cs="Arial"/>
          <w:b/>
          <w:bCs/>
          <w:noProof/>
          <w:szCs w:val="24"/>
          <w:lang w:val="en-US"/>
        </w:rPr>
        <w:t>International Journal of Forecasting</w:t>
      </w:r>
      <w:r w:rsidRPr="00C04BDA">
        <w:rPr>
          <w:rFonts w:cs="Arial"/>
          <w:noProof/>
          <w:szCs w:val="24"/>
          <w:lang w:val="en-US"/>
        </w:rPr>
        <w:t xml:space="preserve">, v. 25, n. 4, </w:t>
      </w:r>
      <w:r w:rsidRPr="00C04BDA">
        <w:rPr>
          <w:rFonts w:cs="Arial"/>
          <w:noProof/>
          <w:szCs w:val="24"/>
          <w:lang w:val="en-US"/>
        </w:rPr>
        <w:lastRenderedPageBreak/>
        <w:t xml:space="preserve">p. 794–812, 2009. </w:t>
      </w:r>
    </w:p>
    <w:p w14:paraId="7321205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C04BDA">
        <w:rPr>
          <w:rFonts w:cs="Arial"/>
          <w:b/>
          <w:bCs/>
          <w:noProof/>
          <w:szCs w:val="24"/>
          <w:lang w:val="en-US"/>
        </w:rPr>
        <w:t>Technometrics</w:t>
      </w:r>
      <w:r w:rsidRPr="00C04BDA">
        <w:rPr>
          <w:rFonts w:cs="Arial"/>
          <w:noProof/>
          <w:szCs w:val="24"/>
          <w:lang w:val="en-US"/>
        </w:rPr>
        <w:t xml:space="preserve">, v. 41, n. 1, p. 55–61, 1979. </w:t>
      </w:r>
    </w:p>
    <w:p w14:paraId="58E35A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INSEY GLOBAL INSTITUTE. Disruptive technologies: Advances that will transform life, business, and the global economy. </w:t>
      </w:r>
      <w:r w:rsidRPr="00C04BDA">
        <w:rPr>
          <w:rFonts w:cs="Arial"/>
          <w:b/>
          <w:bCs/>
          <w:noProof/>
          <w:szCs w:val="24"/>
          <w:lang w:val="en-US"/>
        </w:rPr>
        <w:t>McKinsey Global Insitute</w:t>
      </w:r>
      <w:r w:rsidRPr="00C04BDA">
        <w:rPr>
          <w:rFonts w:cs="Arial"/>
          <w:noProof/>
          <w:szCs w:val="24"/>
          <w:lang w:val="en-US"/>
        </w:rPr>
        <w:t xml:space="preserve">, n. May, p. 163, 2013. </w:t>
      </w:r>
    </w:p>
    <w:p w14:paraId="251BEA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ELLOR, S.; HAO, L.; ZHANG, D. Additive manufacturing: A framework for implementation. </w:t>
      </w:r>
      <w:r w:rsidRPr="00C04BDA">
        <w:rPr>
          <w:rFonts w:cs="Arial"/>
          <w:b/>
          <w:bCs/>
          <w:noProof/>
          <w:szCs w:val="24"/>
          <w:lang w:val="en-US"/>
        </w:rPr>
        <w:t>International Journal of Production Economics</w:t>
      </w:r>
      <w:r w:rsidRPr="00C04BDA">
        <w:rPr>
          <w:rFonts w:cs="Arial"/>
          <w:noProof/>
          <w:szCs w:val="24"/>
          <w:lang w:val="en-US"/>
        </w:rPr>
        <w:t xml:space="preserve">, v. 149, p. 194–201, mar. 2014. </w:t>
      </w:r>
    </w:p>
    <w:p w14:paraId="3B014B4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Modeling innovation processes for decision support and management simulation. </w:t>
      </w:r>
      <w:r w:rsidRPr="00C04BDA">
        <w:rPr>
          <w:rFonts w:cs="Arial"/>
          <w:b/>
          <w:bCs/>
          <w:noProof/>
          <w:szCs w:val="24"/>
          <w:lang w:val="en-US"/>
        </w:rPr>
        <w:t>System Dynamics Review (Wiley)</w:t>
      </w:r>
      <w:r w:rsidRPr="00C04BDA">
        <w:rPr>
          <w:rFonts w:cs="Arial"/>
          <w:noProof/>
          <w:szCs w:val="24"/>
          <w:lang w:val="en-US"/>
        </w:rPr>
        <w:t xml:space="preserve">, v. 12, n. 3, p. 211–234, 1996. </w:t>
      </w:r>
    </w:p>
    <w:p w14:paraId="3BB0F3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Understanding and managing innovation processes. </w:t>
      </w:r>
      <w:r w:rsidRPr="00C04BDA">
        <w:rPr>
          <w:rFonts w:cs="Arial"/>
          <w:b/>
          <w:bCs/>
          <w:noProof/>
          <w:szCs w:val="24"/>
          <w:lang w:val="en-US"/>
        </w:rPr>
        <w:t>System Dynamics Review</w:t>
      </w:r>
      <w:r w:rsidRPr="00C04BDA">
        <w:rPr>
          <w:rFonts w:cs="Arial"/>
          <w:noProof/>
          <w:szCs w:val="24"/>
          <w:lang w:val="en-US"/>
        </w:rPr>
        <w:t xml:space="preserve">, v. 18, n. 1, p. 73–86, 2002. </w:t>
      </w:r>
    </w:p>
    <w:p w14:paraId="0E757FE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GERS, J.; BROCKLESBY, J. Multimethodology: Towards a Framework for Mixing Methodologies. </w:t>
      </w:r>
      <w:r w:rsidRPr="00C04BDA">
        <w:rPr>
          <w:rFonts w:cs="Arial"/>
          <w:b/>
          <w:bCs/>
          <w:noProof/>
          <w:szCs w:val="24"/>
          <w:lang w:val="en-US"/>
        </w:rPr>
        <w:t>International Journal of Management Science</w:t>
      </w:r>
      <w:r w:rsidRPr="00C04BDA">
        <w:rPr>
          <w:rFonts w:cs="Arial"/>
          <w:noProof/>
          <w:szCs w:val="24"/>
          <w:lang w:val="en-US"/>
        </w:rPr>
        <w:t xml:space="preserve">, v. 25, n. 5, p. 489–509, 1997. </w:t>
      </w:r>
    </w:p>
    <w:p w14:paraId="4CB83BB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The Fall and Rise of Strategic Planning. </w:t>
      </w:r>
      <w:r w:rsidRPr="00C04BDA">
        <w:rPr>
          <w:rFonts w:cs="Arial"/>
          <w:b/>
          <w:bCs/>
          <w:noProof/>
          <w:szCs w:val="24"/>
          <w:lang w:val="en-US"/>
        </w:rPr>
        <w:t>Strategic Planning</w:t>
      </w:r>
      <w:r w:rsidRPr="00C04BDA">
        <w:rPr>
          <w:rFonts w:cs="Arial"/>
          <w:noProof/>
          <w:szCs w:val="24"/>
          <w:lang w:val="en-US"/>
        </w:rPr>
        <w:t xml:space="preserve">, p. 107–114, 1994. </w:t>
      </w:r>
    </w:p>
    <w:p w14:paraId="52D8FA2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AHLSTRAND, B.; LAMPEL, J. </w:t>
      </w:r>
      <w:r w:rsidRPr="00C04BDA">
        <w:rPr>
          <w:rFonts w:cs="Arial"/>
          <w:b/>
          <w:bCs/>
          <w:noProof/>
          <w:szCs w:val="24"/>
          <w:lang w:val="en-US"/>
        </w:rPr>
        <w:t>Strategy Safari: A Guided Tour Through The Wilds of Strategic Mangament</w:t>
      </w:r>
      <w:r w:rsidRPr="00C04BDA">
        <w:rPr>
          <w:rFonts w:cs="Arial"/>
          <w:noProof/>
          <w:szCs w:val="24"/>
          <w:lang w:val="en-US"/>
        </w:rPr>
        <w:t xml:space="preserve">. [s.l.] Simon and Schuster, 2005. </w:t>
      </w:r>
    </w:p>
    <w:p w14:paraId="6900CBD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RAISINGHANI, D.; THEORET, A. The Structure of “Unstructured” Decision Processes. </w:t>
      </w:r>
      <w:r w:rsidRPr="00C04BDA">
        <w:rPr>
          <w:rFonts w:cs="Arial"/>
          <w:b/>
          <w:bCs/>
          <w:noProof/>
          <w:szCs w:val="24"/>
          <w:lang w:val="en-US"/>
        </w:rPr>
        <w:t>Administrative Science Quarterly</w:t>
      </w:r>
      <w:r w:rsidRPr="00C04BDA">
        <w:rPr>
          <w:rFonts w:cs="Arial"/>
          <w:noProof/>
          <w:szCs w:val="24"/>
          <w:lang w:val="en-US"/>
        </w:rPr>
        <w:t xml:space="preserve">, v. 21, n. 2, p. 246, jun. 1976. </w:t>
      </w:r>
    </w:p>
    <w:p w14:paraId="5E98904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1DE3F532" w14:textId="77777777" w:rsidR="0087166F" w:rsidRPr="00C04BDA" w:rsidRDefault="0087166F" w:rsidP="0087166F">
      <w:pPr>
        <w:widowControl w:val="0"/>
        <w:rPr>
          <w:rFonts w:cs="Arial"/>
          <w:noProof/>
          <w:szCs w:val="24"/>
          <w:lang w:val="en-US"/>
        </w:rPr>
      </w:pPr>
      <w:r w:rsidRPr="0087166F">
        <w:rPr>
          <w:rFonts w:cs="Arial"/>
          <w:noProof/>
          <w:szCs w:val="24"/>
        </w:rPr>
        <w:t xml:space="preserve">MORABITO, R.; PUREZA, V. Modelagem e Simulação. </w:t>
      </w:r>
      <w:r w:rsidRPr="00C04BDA">
        <w:rPr>
          <w:rFonts w:cs="Arial"/>
          <w:noProof/>
          <w:szCs w:val="24"/>
          <w:lang w:val="en-US"/>
        </w:rPr>
        <w:t xml:space="preserve">In: MIGUEL, P. C. (Ed.). </w:t>
      </w:r>
      <w:r w:rsidRPr="0087166F">
        <w:rPr>
          <w:rFonts w:cs="Arial"/>
          <w:noProof/>
          <w:szCs w:val="24"/>
        </w:rPr>
        <w:t xml:space="preserve">. </w:t>
      </w:r>
      <w:r w:rsidRPr="0087166F">
        <w:rPr>
          <w:rFonts w:cs="Arial"/>
          <w:b/>
          <w:bCs/>
          <w:noProof/>
          <w:szCs w:val="24"/>
        </w:rPr>
        <w:t>Metodologia de Pesquisa em Engenharia de Produção e Gestão de Operações</w:t>
      </w:r>
      <w:r w:rsidRPr="0087166F">
        <w:rPr>
          <w:rFonts w:cs="Arial"/>
          <w:noProof/>
          <w:szCs w:val="24"/>
        </w:rPr>
        <w:t xml:space="preserve">. </w:t>
      </w:r>
      <w:r w:rsidRPr="00C04BDA">
        <w:rPr>
          <w:rFonts w:cs="Arial"/>
          <w:noProof/>
          <w:szCs w:val="24"/>
          <w:lang w:val="en-US"/>
        </w:rPr>
        <w:t xml:space="preserve">[s.l.] Elsevier, 2012. </w:t>
      </w:r>
    </w:p>
    <w:p w14:paraId="4D424D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ANDI, M. I. W. M.; CAMARGO, L. F. R. Systematic Literature Review. In: DRESCH, A.; LACERDA, D. P.; ANTUNES JR, J. A. V. (Eds.). . </w:t>
      </w:r>
      <w:r w:rsidRPr="00C04BDA">
        <w:rPr>
          <w:rFonts w:cs="Arial"/>
          <w:b/>
          <w:bCs/>
          <w:noProof/>
          <w:szCs w:val="24"/>
          <w:lang w:val="en-US"/>
        </w:rPr>
        <w:t xml:space="preserve">Design Science </w:t>
      </w:r>
      <w:r w:rsidRPr="00C04BDA">
        <w:rPr>
          <w:rFonts w:cs="Arial"/>
          <w:b/>
          <w:bCs/>
          <w:noProof/>
          <w:szCs w:val="24"/>
          <w:lang w:val="en-US"/>
        </w:rPr>
        <w:lastRenderedPageBreak/>
        <w:t>Research A Method for Science and Tecnhology Advancement</w:t>
      </w:r>
      <w:r w:rsidRPr="00C04BDA">
        <w:rPr>
          <w:rFonts w:cs="Arial"/>
          <w:noProof/>
          <w:szCs w:val="24"/>
          <w:lang w:val="en-US"/>
        </w:rPr>
        <w:t xml:space="preserve">. London: Springer, 2015. p. 161. </w:t>
      </w:r>
    </w:p>
    <w:p w14:paraId="039A01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ECROFT, J. D. W. Strategy support models. </w:t>
      </w:r>
      <w:r w:rsidRPr="00C04BDA">
        <w:rPr>
          <w:rFonts w:cs="Arial"/>
          <w:b/>
          <w:bCs/>
          <w:noProof/>
          <w:szCs w:val="24"/>
          <w:lang w:val="en-US"/>
        </w:rPr>
        <w:t>Strategic Management Journal</w:t>
      </w:r>
      <w:r w:rsidRPr="00C04BDA">
        <w:rPr>
          <w:rFonts w:cs="Arial"/>
          <w:noProof/>
          <w:szCs w:val="24"/>
          <w:lang w:val="en-US"/>
        </w:rPr>
        <w:t xml:space="preserve">, v. 5, n. 3, p. 215–229, jul. 1984. </w:t>
      </w:r>
    </w:p>
    <w:p w14:paraId="46323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I, C. </w:t>
      </w:r>
      <w:r w:rsidRPr="00C04BDA">
        <w:rPr>
          <w:rFonts w:cs="Arial"/>
          <w:b/>
          <w:bCs/>
          <w:noProof/>
          <w:szCs w:val="24"/>
          <w:lang w:val="en-US"/>
        </w:rPr>
        <w:t>How Kodak Failed</w:t>
      </w:r>
      <w:r w:rsidRPr="00C04BDA">
        <w:rPr>
          <w:rFonts w:cs="Arial"/>
          <w:noProof/>
          <w:szCs w:val="24"/>
          <w:lang w:val="en-US"/>
        </w:rPr>
        <w:t xml:space="preserve">. </w:t>
      </w:r>
      <w:r w:rsidRPr="0087166F">
        <w:rPr>
          <w:rFonts w:cs="Arial"/>
          <w:noProof/>
          <w:szCs w:val="24"/>
        </w:rPr>
        <w:t xml:space="preserve">Disponível em: &lt;http://www.forbes.com/sites/chunkamui/2012/01/18/how-kodak-failed/&gt;. </w:t>
      </w:r>
      <w:r w:rsidRPr="00C04BDA">
        <w:rPr>
          <w:rFonts w:cs="Arial"/>
          <w:noProof/>
          <w:szCs w:val="24"/>
          <w:lang w:val="en-US"/>
        </w:rPr>
        <w:t xml:space="preserve">Acesso em: 17 mar. 2017. </w:t>
      </w:r>
    </w:p>
    <w:p w14:paraId="100790C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SK, E. </w:t>
      </w:r>
      <w:r w:rsidRPr="00C04BDA">
        <w:rPr>
          <w:rFonts w:cs="Arial"/>
          <w:b/>
          <w:bCs/>
          <w:noProof/>
          <w:szCs w:val="24"/>
          <w:lang w:val="en-US"/>
        </w:rPr>
        <w:t>All Our Patent Are Belong To You</w:t>
      </w:r>
      <w:r w:rsidRPr="00C04BDA">
        <w:rPr>
          <w:rFonts w:cs="Arial"/>
          <w:noProof/>
          <w:szCs w:val="24"/>
          <w:lang w:val="en-US"/>
        </w:rPr>
        <w:t xml:space="preserve">. </w:t>
      </w:r>
      <w:r w:rsidRPr="0087166F">
        <w:rPr>
          <w:rFonts w:cs="Arial"/>
          <w:noProof/>
          <w:szCs w:val="24"/>
        </w:rPr>
        <w:t xml:space="preserve">Disponível em: &lt;https://www.tesla.com/blog/all-our-patent-are-belong-you&gt;. </w:t>
      </w:r>
      <w:r w:rsidRPr="00C04BDA">
        <w:rPr>
          <w:rFonts w:cs="Arial"/>
          <w:noProof/>
          <w:szCs w:val="24"/>
          <w:lang w:val="en-US"/>
        </w:rPr>
        <w:t xml:space="preserve">Acesso em: 10 dez. 2017. </w:t>
      </w:r>
    </w:p>
    <w:p w14:paraId="0D4A4A9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NSF. </w:t>
      </w:r>
      <w:r w:rsidRPr="00C04BDA">
        <w:rPr>
          <w:rFonts w:cs="Arial"/>
          <w:b/>
          <w:bCs/>
          <w:noProof/>
          <w:szCs w:val="24"/>
          <w:lang w:val="en-US"/>
        </w:rPr>
        <w:t>Climate Change a Focus of New NSF-Supported Research on How Decisions are Made in a World of Uncertainty</w:t>
      </w:r>
      <w:r w:rsidRPr="00C04BDA">
        <w:rPr>
          <w:rFonts w:cs="Arial"/>
          <w:noProof/>
          <w:szCs w:val="24"/>
          <w:lang w:val="en-US"/>
        </w:rPr>
        <w:t xml:space="preserve">. </w:t>
      </w:r>
      <w:r w:rsidRPr="0087166F">
        <w:rPr>
          <w:rFonts w:cs="Arial"/>
          <w:noProof/>
          <w:szCs w:val="24"/>
        </w:rPr>
        <w:t xml:space="preserve">Disponível em: &lt;https://www.nsf.gov/news/news_summ.jsp?cntn_id=100447&amp;org=SBE&gt;. </w:t>
      </w:r>
      <w:r w:rsidRPr="00C04BDA">
        <w:rPr>
          <w:rFonts w:cs="Arial"/>
          <w:noProof/>
          <w:szCs w:val="24"/>
          <w:lang w:val="en-US"/>
        </w:rPr>
        <w:t xml:space="preserve">Acesso em: 17 fev. 2017. </w:t>
      </w:r>
    </w:p>
    <w:p w14:paraId="761C0E9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Supporting the strategy process: a survey of UK OR/MS practitioners. </w:t>
      </w:r>
      <w:r w:rsidRPr="00C04BDA">
        <w:rPr>
          <w:rFonts w:cs="Arial"/>
          <w:b/>
          <w:bCs/>
          <w:noProof/>
          <w:szCs w:val="24"/>
          <w:lang w:val="en-US"/>
        </w:rPr>
        <w:t>Journal of the Operational Research Society</w:t>
      </w:r>
      <w:r w:rsidRPr="00C04BDA">
        <w:rPr>
          <w:rFonts w:cs="Arial"/>
          <w:noProof/>
          <w:szCs w:val="24"/>
          <w:lang w:val="en-US"/>
        </w:rPr>
        <w:t xml:space="preserve">, v. 62, n. 5, p. 900–920, 2011. </w:t>
      </w:r>
    </w:p>
    <w:p w14:paraId="2D69B11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A.; MEADOWS, M. Scenario orientation and use to support strategy development. </w:t>
      </w:r>
      <w:r w:rsidRPr="00C04BDA">
        <w:rPr>
          <w:rFonts w:cs="Arial"/>
          <w:b/>
          <w:bCs/>
          <w:noProof/>
          <w:szCs w:val="24"/>
          <w:lang w:val="en-US"/>
        </w:rPr>
        <w:t>Technological Forecasting and Social Change</w:t>
      </w:r>
      <w:r w:rsidRPr="00C04BDA">
        <w:rPr>
          <w:rFonts w:cs="Arial"/>
          <w:noProof/>
          <w:szCs w:val="24"/>
          <w:lang w:val="en-US"/>
        </w:rPr>
        <w:t xml:space="preserve">, v. 80, n. 4, p. 643–656, 2013. </w:t>
      </w:r>
    </w:p>
    <w:p w14:paraId="4ABBBC8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LIVA, R. Model calibration as a testing strategy for system dynamics models. </w:t>
      </w:r>
      <w:r w:rsidRPr="00C04BDA">
        <w:rPr>
          <w:rFonts w:cs="Arial"/>
          <w:b/>
          <w:bCs/>
          <w:noProof/>
          <w:szCs w:val="24"/>
          <w:lang w:val="en-US"/>
        </w:rPr>
        <w:t>European Journal of Operational Research</w:t>
      </w:r>
      <w:r w:rsidRPr="00C04BDA">
        <w:rPr>
          <w:rFonts w:cs="Arial"/>
          <w:noProof/>
          <w:szCs w:val="24"/>
          <w:lang w:val="en-US"/>
        </w:rPr>
        <w:t xml:space="preserve">, v. 151, n. 3, p. 552–568, 2003. </w:t>
      </w:r>
    </w:p>
    <w:p w14:paraId="1F3DA7C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ARKER, A. M. et al. Evaluating simulation-derived scenarios for effective decision support. </w:t>
      </w:r>
      <w:r w:rsidRPr="00C04BDA">
        <w:rPr>
          <w:rFonts w:cs="Arial"/>
          <w:b/>
          <w:bCs/>
          <w:noProof/>
          <w:szCs w:val="24"/>
          <w:lang w:val="en-US"/>
        </w:rPr>
        <w:t>Technological Forecasting and Social Change</w:t>
      </w:r>
      <w:r w:rsidRPr="00C04BDA">
        <w:rPr>
          <w:rFonts w:cs="Arial"/>
          <w:noProof/>
          <w:szCs w:val="24"/>
          <w:lang w:val="en-US"/>
        </w:rPr>
        <w:t xml:space="preserve">, v. 91, p. 64–77, 2015. </w:t>
      </w:r>
    </w:p>
    <w:p w14:paraId="1B5AFB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EYRONNIN, N. et al. Louisiana’s 2012 Coastal Master Plan: Overview of a Science-Based and Publicly Informed Decision-Making Process.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0C7029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HADNIS, S. et al. Effect of scenario planning on field experts’ judgment of long-range investment decisions. </w:t>
      </w:r>
      <w:r w:rsidRPr="00C04BDA">
        <w:rPr>
          <w:rFonts w:cs="Arial"/>
          <w:b/>
          <w:bCs/>
          <w:noProof/>
          <w:szCs w:val="24"/>
          <w:lang w:val="en-US"/>
        </w:rPr>
        <w:t>Strategic Management Journal</w:t>
      </w:r>
      <w:r w:rsidRPr="00C04BDA">
        <w:rPr>
          <w:rFonts w:cs="Arial"/>
          <w:noProof/>
          <w:szCs w:val="24"/>
          <w:lang w:val="en-US"/>
        </w:rPr>
        <w:t xml:space="preserve">, v. 36, n. 9, p. 1401–1411, set. 2015. </w:t>
      </w:r>
    </w:p>
    <w:p w14:paraId="45EC94A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et al. </w:t>
      </w:r>
      <w:r w:rsidRPr="00C04BDA">
        <w:rPr>
          <w:rFonts w:cs="Arial"/>
          <w:b/>
          <w:bCs/>
          <w:noProof/>
          <w:szCs w:val="24"/>
          <w:lang w:val="en-US"/>
        </w:rPr>
        <w:t>Natural Gas and Israel’s Energy Future: Near Term Decisions from a Strategic Perspective</w:t>
      </w:r>
      <w:r w:rsidRPr="00C04BDA">
        <w:rPr>
          <w:rFonts w:cs="Arial"/>
          <w:noProof/>
          <w:szCs w:val="24"/>
          <w:lang w:val="en-US"/>
        </w:rPr>
        <w:t xml:space="preserve">. [s.l: s.n.]. </w:t>
      </w:r>
    </w:p>
    <w:p w14:paraId="2010DC2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LEMPERT, R. J.; BANKES, S. C. Shaping the future. </w:t>
      </w:r>
      <w:r w:rsidRPr="00C04BDA">
        <w:rPr>
          <w:rFonts w:cs="Arial"/>
          <w:b/>
          <w:bCs/>
          <w:noProof/>
          <w:szCs w:val="24"/>
          <w:lang w:val="en-US"/>
        </w:rPr>
        <w:lastRenderedPageBreak/>
        <w:t>Scientific American</w:t>
      </w:r>
      <w:r w:rsidRPr="00C04BDA">
        <w:rPr>
          <w:rFonts w:cs="Arial"/>
          <w:noProof/>
          <w:szCs w:val="24"/>
          <w:lang w:val="en-US"/>
        </w:rPr>
        <w:t xml:space="preserve">, v. 292, n. 4, p. 1–8, 2005. </w:t>
      </w:r>
    </w:p>
    <w:p w14:paraId="41D9E7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RIEM, R. L. Rationality in Strategic Decision Processes, Environmental Dynamism and Firm Performance. </w:t>
      </w:r>
      <w:r w:rsidRPr="00C04BDA">
        <w:rPr>
          <w:rFonts w:cs="Arial"/>
          <w:b/>
          <w:bCs/>
          <w:noProof/>
          <w:szCs w:val="24"/>
          <w:lang w:val="en-US"/>
        </w:rPr>
        <w:t>Journal of Management</w:t>
      </w:r>
      <w:r w:rsidRPr="00C04BDA">
        <w:rPr>
          <w:rFonts w:cs="Arial"/>
          <w:noProof/>
          <w:szCs w:val="24"/>
          <w:lang w:val="en-US"/>
        </w:rPr>
        <w:t xml:space="preserve">, v. 21, n. 5, p. 913–929, 1995. </w:t>
      </w:r>
    </w:p>
    <w:p w14:paraId="5F810036" w14:textId="77777777" w:rsidR="0087166F" w:rsidRPr="0087166F" w:rsidRDefault="0087166F" w:rsidP="0087166F">
      <w:pPr>
        <w:widowControl w:val="0"/>
        <w:rPr>
          <w:rFonts w:cs="Arial"/>
          <w:noProof/>
          <w:szCs w:val="24"/>
        </w:rPr>
      </w:pPr>
      <w:r w:rsidRPr="00C04BDA">
        <w:rPr>
          <w:rFonts w:cs="Arial"/>
          <w:noProof/>
          <w:szCs w:val="24"/>
          <w:lang w:val="en-US"/>
        </w:rPr>
        <w:t xml:space="preserve">QUANDL. </w:t>
      </w:r>
      <w:r w:rsidRPr="00C04BDA">
        <w:rPr>
          <w:rFonts w:cs="Arial"/>
          <w:b/>
          <w:bCs/>
          <w:noProof/>
          <w:szCs w:val="24"/>
          <w:lang w:val="en-US"/>
        </w:rPr>
        <w:t>Free US Fundamentals Data</w:t>
      </w:r>
      <w:r w:rsidRPr="00C04BDA">
        <w:rPr>
          <w:rFonts w:cs="Arial"/>
          <w:noProof/>
          <w:szCs w:val="24"/>
          <w:lang w:val="en-US"/>
        </w:rPr>
        <w:t xml:space="preserve">. </w:t>
      </w:r>
      <w:r w:rsidRPr="0087166F">
        <w:rPr>
          <w:rFonts w:cs="Arial"/>
          <w:noProof/>
          <w:szCs w:val="24"/>
        </w:rPr>
        <w:t xml:space="preserve">Disponível em: &lt;https://www.quandl.com/data/SF0-Free-US-Fundamentals-Data&gt;. Acesso em: 15 nov. 2017. </w:t>
      </w:r>
    </w:p>
    <w:p w14:paraId="72F1FD71" w14:textId="77777777" w:rsidR="0087166F" w:rsidRPr="00C04BDA" w:rsidRDefault="0087166F" w:rsidP="0087166F">
      <w:pPr>
        <w:widowControl w:val="0"/>
        <w:rPr>
          <w:rFonts w:cs="Arial"/>
          <w:noProof/>
          <w:szCs w:val="24"/>
          <w:lang w:val="en-US"/>
        </w:rPr>
      </w:pPr>
      <w:r w:rsidRPr="0087166F">
        <w:rPr>
          <w:rFonts w:cs="Arial"/>
          <w:noProof/>
          <w:szCs w:val="24"/>
        </w:rPr>
        <w:t xml:space="preserve">QUANDL. </w:t>
      </w:r>
      <w:r w:rsidRPr="0087166F">
        <w:rPr>
          <w:rFonts w:cs="Arial"/>
          <w:b/>
          <w:bCs/>
          <w:noProof/>
          <w:szCs w:val="24"/>
        </w:rPr>
        <w:t>Quandl - WIKI EOD Stock Prices</w:t>
      </w:r>
      <w:r w:rsidRPr="0087166F">
        <w:rPr>
          <w:rFonts w:cs="Arial"/>
          <w:noProof/>
          <w:szCs w:val="24"/>
        </w:rPr>
        <w:t xml:space="preserve">. Disponível em: &lt;https://www.quandl.com/databases/WIKIP&gt;. </w:t>
      </w:r>
      <w:r w:rsidRPr="00C04BDA">
        <w:rPr>
          <w:rFonts w:cs="Arial"/>
          <w:noProof/>
          <w:szCs w:val="24"/>
          <w:lang w:val="en-US"/>
        </w:rPr>
        <w:t xml:space="preserve">Acesso em: 3 jan. 2018. </w:t>
      </w:r>
    </w:p>
    <w:p w14:paraId="4894D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HMANDAD, H.; STERMAN, J. Heterogeneity and Network Structure in the Dynamics of Diffusion: Comparing Agent-Based and Differential Equation Models. </w:t>
      </w:r>
      <w:r w:rsidRPr="00C04BDA">
        <w:rPr>
          <w:rFonts w:cs="Arial"/>
          <w:b/>
          <w:bCs/>
          <w:noProof/>
          <w:szCs w:val="24"/>
          <w:lang w:val="en-US"/>
        </w:rPr>
        <w:t>Management Science</w:t>
      </w:r>
      <w:r w:rsidRPr="00C04BDA">
        <w:rPr>
          <w:rFonts w:cs="Arial"/>
          <w:noProof/>
          <w:szCs w:val="24"/>
          <w:lang w:val="en-US"/>
        </w:rPr>
        <w:t xml:space="preserve">, v. 54, n. 5, p. 998–1014, maio 2008. </w:t>
      </w:r>
    </w:p>
    <w:p w14:paraId="105BB16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Discussions on Robust Decision Making</w:t>
      </w:r>
      <w:r w:rsidRPr="00C04BDA">
        <w:rPr>
          <w:rFonts w:cs="Arial"/>
          <w:noProof/>
          <w:szCs w:val="24"/>
          <w:lang w:val="en-US"/>
        </w:rPr>
        <w:t xml:space="preserve">. </w:t>
      </w:r>
      <w:r w:rsidRPr="0087166F">
        <w:rPr>
          <w:rFonts w:cs="Arial"/>
          <w:noProof/>
          <w:szCs w:val="24"/>
        </w:rPr>
        <w:t xml:space="preserve">Disponível em: &lt;http://www.rand.org/pardee/methods/robust-decisions-2010.html&gt;. </w:t>
      </w:r>
      <w:r w:rsidRPr="00C04BDA">
        <w:rPr>
          <w:rFonts w:cs="Arial"/>
          <w:noProof/>
          <w:szCs w:val="24"/>
          <w:lang w:val="en-US"/>
        </w:rPr>
        <w:t xml:space="preserve">Acesso em: 23 fev. 2017. </w:t>
      </w:r>
    </w:p>
    <w:p w14:paraId="28B13B1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About Improving Decisions in a Complex and Changing World</w:t>
      </w:r>
      <w:r w:rsidRPr="00C04BDA">
        <w:rPr>
          <w:rFonts w:cs="Arial"/>
          <w:noProof/>
          <w:szCs w:val="24"/>
          <w:lang w:val="en-US"/>
        </w:rPr>
        <w:t xml:space="preserve">. </w:t>
      </w:r>
      <w:r w:rsidRPr="0087166F">
        <w:rPr>
          <w:rFonts w:cs="Arial"/>
          <w:noProof/>
          <w:szCs w:val="24"/>
        </w:rPr>
        <w:t xml:space="preserve">Disponível em: &lt;http://www.rand.org/jie/projects/improvingdecisions/about.html&gt;. </w:t>
      </w:r>
      <w:r w:rsidRPr="00C04BDA">
        <w:rPr>
          <w:rFonts w:cs="Arial"/>
          <w:noProof/>
          <w:szCs w:val="24"/>
          <w:lang w:val="en-US"/>
        </w:rPr>
        <w:t xml:space="preserve">Acesso em: 17 fev. 2017. </w:t>
      </w:r>
    </w:p>
    <w:p w14:paraId="3233F10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Making Good Decisions Without Predictions. </w:t>
      </w:r>
      <w:r w:rsidRPr="00C04BDA">
        <w:rPr>
          <w:rFonts w:cs="Arial"/>
          <w:b/>
          <w:bCs/>
          <w:noProof/>
          <w:szCs w:val="24"/>
          <w:lang w:val="en-US"/>
        </w:rPr>
        <w:t>RAND Corporation Research Highlights</w:t>
      </w:r>
      <w:r w:rsidRPr="00C04BDA">
        <w:rPr>
          <w:rFonts w:cs="Arial"/>
          <w:noProof/>
          <w:szCs w:val="24"/>
          <w:lang w:val="en-US"/>
        </w:rPr>
        <w:t xml:space="preserve">, p. 1–7, 2013. </w:t>
      </w:r>
    </w:p>
    <w:p w14:paraId="0DB2DBC3" w14:textId="77777777" w:rsidR="0087166F" w:rsidRPr="00C04BDA" w:rsidRDefault="0087166F" w:rsidP="0087166F">
      <w:pPr>
        <w:widowControl w:val="0"/>
        <w:rPr>
          <w:rFonts w:cs="Arial"/>
          <w:noProof/>
          <w:szCs w:val="24"/>
          <w:lang w:val="en-US"/>
        </w:rPr>
      </w:pPr>
      <w:r w:rsidRPr="0087166F">
        <w:rPr>
          <w:rFonts w:cs="Arial"/>
          <w:noProof/>
          <w:szCs w:val="24"/>
        </w:rPr>
        <w:t xml:space="preserve">RAND. </w:t>
      </w:r>
      <w:r w:rsidRPr="0087166F">
        <w:rPr>
          <w:rFonts w:cs="Arial"/>
          <w:b/>
          <w:bCs/>
          <w:noProof/>
          <w:szCs w:val="24"/>
        </w:rPr>
        <w:t>RDM Glossary</w:t>
      </w:r>
      <w:r w:rsidRPr="0087166F">
        <w:rPr>
          <w:rFonts w:cs="Arial"/>
          <w:noProof/>
          <w:szCs w:val="24"/>
        </w:rPr>
        <w:t xml:space="preserve">. Disponível em: &lt;http://www.rand.org/methods/rdmlab/glossary.html&gt;. </w:t>
      </w:r>
      <w:r w:rsidRPr="00C04BDA">
        <w:rPr>
          <w:rFonts w:cs="Arial"/>
          <w:noProof/>
          <w:szCs w:val="24"/>
          <w:lang w:val="en-US"/>
        </w:rPr>
        <w:t xml:space="preserve">Acesso em: 16 dez. 2016. </w:t>
      </w:r>
    </w:p>
    <w:p w14:paraId="21A574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DRIGUES, D. B. B. Assessment of water security using conceptual, deterministic and stochastic frameworks. p. 108, 2014. </w:t>
      </w:r>
    </w:p>
    <w:p w14:paraId="6364B0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SENHEAD, J.; ELTON, M.; GUPTA, S. K. Robustness and optimality as criteria for strategic decisions. </w:t>
      </w:r>
      <w:r w:rsidRPr="00C04BDA">
        <w:rPr>
          <w:rFonts w:cs="Arial"/>
          <w:b/>
          <w:bCs/>
          <w:noProof/>
          <w:szCs w:val="24"/>
          <w:lang w:val="en-US"/>
        </w:rPr>
        <w:t>Operational Research Quarterly</w:t>
      </w:r>
      <w:r w:rsidRPr="00C04BDA">
        <w:rPr>
          <w:rFonts w:cs="Arial"/>
          <w:noProof/>
          <w:szCs w:val="24"/>
          <w:lang w:val="en-US"/>
        </w:rPr>
        <w:t xml:space="preserve">, v. 23, n. 4, p. 413–431, 1973. </w:t>
      </w:r>
    </w:p>
    <w:p w14:paraId="28D476F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UUTU, S.; CASEY, T.; KOTOVIRTA, V. Development and competition of digital service platforms: A system dynamics approach. </w:t>
      </w:r>
      <w:r w:rsidRPr="00C04BDA">
        <w:rPr>
          <w:rFonts w:cs="Arial"/>
          <w:b/>
          <w:bCs/>
          <w:noProof/>
          <w:szCs w:val="24"/>
          <w:lang w:val="en-US"/>
        </w:rPr>
        <w:t>Technological Forecasting and Social Change</w:t>
      </w:r>
      <w:r w:rsidRPr="00C04BDA">
        <w:rPr>
          <w:rFonts w:cs="Arial"/>
          <w:noProof/>
          <w:szCs w:val="24"/>
          <w:lang w:val="en-US"/>
        </w:rPr>
        <w:t xml:space="preserve">, v. 117, n. November 2016, p. 119–130, 2017. </w:t>
      </w:r>
    </w:p>
    <w:p w14:paraId="79E4D8B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Scenario planning: a tool for strategic thinking. </w:t>
      </w:r>
      <w:r w:rsidRPr="00C04BDA">
        <w:rPr>
          <w:rFonts w:cs="Arial"/>
          <w:b/>
          <w:bCs/>
          <w:noProof/>
          <w:szCs w:val="24"/>
          <w:lang w:val="en-US"/>
        </w:rPr>
        <w:t>Sloan management review</w:t>
      </w:r>
      <w:r w:rsidRPr="00C04BDA">
        <w:rPr>
          <w:rFonts w:cs="Arial"/>
          <w:noProof/>
          <w:szCs w:val="24"/>
          <w:lang w:val="en-US"/>
        </w:rPr>
        <w:t xml:space="preserve">, v. 36, n. 2, p. 25, 1995. </w:t>
      </w:r>
    </w:p>
    <w:p w14:paraId="5B5ACF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H. Multiple scenario development: Its conceptual and behavioral foundation. </w:t>
      </w:r>
      <w:r w:rsidRPr="00C04BDA">
        <w:rPr>
          <w:rFonts w:cs="Arial"/>
          <w:b/>
          <w:bCs/>
          <w:noProof/>
          <w:szCs w:val="24"/>
          <w:lang w:val="en-US"/>
        </w:rPr>
        <w:t>Strategic Management Journal</w:t>
      </w:r>
      <w:r w:rsidRPr="00C04BDA">
        <w:rPr>
          <w:rFonts w:cs="Arial"/>
          <w:noProof/>
          <w:szCs w:val="24"/>
          <w:lang w:val="en-US"/>
        </w:rPr>
        <w:t xml:space="preserve">, v. 14, n. 3, p. 193–213, mar. </w:t>
      </w:r>
      <w:r w:rsidRPr="00C04BDA">
        <w:rPr>
          <w:rFonts w:cs="Arial"/>
          <w:noProof/>
          <w:szCs w:val="24"/>
          <w:lang w:val="en-US"/>
        </w:rPr>
        <w:lastRenderedPageBreak/>
        <w:t xml:space="preserve">1993. </w:t>
      </w:r>
    </w:p>
    <w:p w14:paraId="45D3840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ENGE, P. M. et al. </w:t>
      </w:r>
      <w:r w:rsidRPr="0087166F">
        <w:rPr>
          <w:rFonts w:cs="Arial"/>
          <w:b/>
          <w:bCs/>
          <w:noProof/>
          <w:szCs w:val="24"/>
        </w:rPr>
        <w:t>A quinta disciplina: caderno de campo: estratégias e ferramentas para construir uma organização que aprende</w:t>
      </w:r>
      <w:r w:rsidRPr="0087166F">
        <w:rPr>
          <w:rFonts w:cs="Arial"/>
          <w:noProof/>
          <w:szCs w:val="24"/>
        </w:rPr>
        <w:t xml:space="preserve">. </w:t>
      </w:r>
      <w:r w:rsidRPr="00C04BDA">
        <w:rPr>
          <w:rFonts w:cs="Arial"/>
          <w:noProof/>
          <w:szCs w:val="24"/>
          <w:lang w:val="en-US"/>
        </w:rPr>
        <w:t xml:space="preserve">[s.l.] Qualitymark, 1995. </w:t>
      </w:r>
    </w:p>
    <w:p w14:paraId="5E7DB43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HIMIZU, K.; HITT, M. A. Strategic flexibility: Organizational preparedness to reverse ineffective strategic decisions. </w:t>
      </w:r>
      <w:r w:rsidRPr="00C04BDA">
        <w:rPr>
          <w:rFonts w:cs="Arial"/>
          <w:b/>
          <w:bCs/>
          <w:noProof/>
          <w:szCs w:val="24"/>
          <w:lang w:val="en-US"/>
        </w:rPr>
        <w:t>Academy of Management Executive</w:t>
      </w:r>
      <w:r w:rsidRPr="00C04BDA">
        <w:rPr>
          <w:rFonts w:cs="Arial"/>
          <w:noProof/>
          <w:szCs w:val="24"/>
          <w:lang w:val="en-US"/>
        </w:rPr>
        <w:t xml:space="preserve">, v. 18, n. 4, p. 44–59, 2004. </w:t>
      </w:r>
    </w:p>
    <w:p w14:paraId="1776DB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OETAERT, K.; PETZOLDT, T.; SETZER, R. W. Package deSolve : Solving Initial Value Differential Equations in R. </w:t>
      </w:r>
      <w:r w:rsidRPr="00C04BDA">
        <w:rPr>
          <w:rFonts w:cs="Arial"/>
          <w:b/>
          <w:bCs/>
          <w:noProof/>
          <w:szCs w:val="24"/>
          <w:lang w:val="en-US"/>
        </w:rPr>
        <w:t>Journal Of Statistical Software</w:t>
      </w:r>
      <w:r w:rsidRPr="00C04BDA">
        <w:rPr>
          <w:rFonts w:cs="Arial"/>
          <w:noProof/>
          <w:szCs w:val="24"/>
          <w:lang w:val="en-US"/>
        </w:rPr>
        <w:t xml:space="preserve">, v. 33, n. 9, p. 1–25, 2010. </w:t>
      </w:r>
    </w:p>
    <w:p w14:paraId="45C8CDF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w:t>
      </w:r>
      <w:r w:rsidRPr="00C04BDA">
        <w:rPr>
          <w:rFonts w:cs="Arial"/>
          <w:b/>
          <w:bCs/>
          <w:noProof/>
          <w:szCs w:val="24"/>
          <w:lang w:val="en-US"/>
        </w:rPr>
        <w:t>Business Dynamics: Systems Thinking and Modeling for a Complex World</w:t>
      </w:r>
      <w:r w:rsidRPr="00C04BDA">
        <w:rPr>
          <w:rFonts w:cs="Arial"/>
          <w:noProof/>
          <w:szCs w:val="24"/>
          <w:lang w:val="en-US"/>
        </w:rPr>
        <w:t xml:space="preserve">. [s.l.] Irwin/McGraw-Hill, 2000. </w:t>
      </w:r>
    </w:p>
    <w:p w14:paraId="4392CCF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All models are wrong: Reflections on becoming a systems scientist. </w:t>
      </w:r>
      <w:r w:rsidRPr="00C04BDA">
        <w:rPr>
          <w:rFonts w:cs="Arial"/>
          <w:b/>
          <w:bCs/>
          <w:noProof/>
          <w:szCs w:val="24"/>
          <w:lang w:val="en-US"/>
        </w:rPr>
        <w:t>System Dynamics Review</w:t>
      </w:r>
      <w:r w:rsidRPr="00C04BDA">
        <w:rPr>
          <w:rFonts w:cs="Arial"/>
          <w:noProof/>
          <w:szCs w:val="24"/>
          <w:lang w:val="en-US"/>
        </w:rPr>
        <w:t xml:space="preserve">, v. 18, n. 4, p. 501–531, 2002. </w:t>
      </w:r>
    </w:p>
    <w:p w14:paraId="71CDA4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et al. Getting Big Too Fast: Strategic Dynamics with Increasing Returns and Bounded Rationality. </w:t>
      </w:r>
      <w:r w:rsidRPr="00C04BDA">
        <w:rPr>
          <w:rFonts w:cs="Arial"/>
          <w:b/>
          <w:bCs/>
          <w:noProof/>
          <w:szCs w:val="24"/>
          <w:lang w:val="en-US"/>
        </w:rPr>
        <w:t>Management Science</w:t>
      </w:r>
      <w:r w:rsidRPr="00C04BDA">
        <w:rPr>
          <w:rFonts w:cs="Arial"/>
          <w:noProof/>
          <w:szCs w:val="24"/>
          <w:lang w:val="en-US"/>
        </w:rPr>
        <w:t xml:space="preserve">, v. 53, n. 4, p. 683–696, 2007. </w:t>
      </w:r>
    </w:p>
    <w:p w14:paraId="7927DAC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RATASYS LTD. 3D Printing’s Imminent Impact on Manufacturing. 2015. </w:t>
      </w:r>
    </w:p>
    <w:p w14:paraId="08FFFCE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ORRES, J. P.; KUNC, M.; O’BRIEN, F. Supporting strategy using system dynamics. </w:t>
      </w:r>
      <w:r w:rsidRPr="00C04BDA">
        <w:rPr>
          <w:rFonts w:cs="Arial"/>
          <w:b/>
          <w:bCs/>
          <w:noProof/>
          <w:szCs w:val="24"/>
          <w:lang w:val="en-US"/>
        </w:rPr>
        <w:t>European Journal of Operational Research</w:t>
      </w:r>
      <w:r w:rsidRPr="00C04BDA">
        <w:rPr>
          <w:rFonts w:cs="Arial"/>
          <w:noProof/>
          <w:szCs w:val="24"/>
          <w:lang w:val="en-US"/>
        </w:rPr>
        <w:t xml:space="preserve">, v. 260, n. 3, p. 1081–1094, ago. 2017. </w:t>
      </w:r>
    </w:p>
    <w:p w14:paraId="5F95D4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IGEORGIS, L.; REUER, J. J. Real options theory in strategic management. </w:t>
      </w:r>
      <w:r w:rsidRPr="00C04BDA">
        <w:rPr>
          <w:rFonts w:cs="Arial"/>
          <w:b/>
          <w:bCs/>
          <w:noProof/>
          <w:szCs w:val="24"/>
          <w:lang w:val="en-US"/>
        </w:rPr>
        <w:t>Strategic Management Journal</w:t>
      </w:r>
      <w:r w:rsidRPr="00C04BDA">
        <w:rPr>
          <w:rFonts w:cs="Arial"/>
          <w:noProof/>
          <w:szCs w:val="24"/>
          <w:lang w:val="en-US"/>
        </w:rPr>
        <w:t xml:space="preserve">, v. 38, n. 1, p. 42–63, jan. 2017. </w:t>
      </w:r>
    </w:p>
    <w:p w14:paraId="12138C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UTNEVYTE, E. et al. Reinvigorating the scenario technique to expand uncertainty consideration. </w:t>
      </w:r>
      <w:r w:rsidRPr="00C04BDA">
        <w:rPr>
          <w:rFonts w:cs="Arial"/>
          <w:b/>
          <w:bCs/>
          <w:noProof/>
          <w:szCs w:val="24"/>
          <w:lang w:val="en-US"/>
        </w:rPr>
        <w:t>Climatic Change</w:t>
      </w:r>
      <w:r w:rsidRPr="00C04BDA">
        <w:rPr>
          <w:rFonts w:cs="Arial"/>
          <w:noProof/>
          <w:szCs w:val="24"/>
          <w:lang w:val="en-US"/>
        </w:rPr>
        <w:t xml:space="preserve">, v. 135, n. 3–4, p. 373–379, 2016. </w:t>
      </w:r>
    </w:p>
    <w:p w14:paraId="12F2CAA4" w14:textId="77777777" w:rsidR="0087166F" w:rsidRPr="0087166F" w:rsidRDefault="0087166F" w:rsidP="0087166F">
      <w:pPr>
        <w:widowControl w:val="0"/>
        <w:rPr>
          <w:rFonts w:cs="Arial"/>
          <w:noProof/>
          <w:szCs w:val="24"/>
        </w:rPr>
      </w:pPr>
      <w:r w:rsidRPr="00C04BDA">
        <w:rPr>
          <w:rFonts w:cs="Arial"/>
          <w:noProof/>
          <w:szCs w:val="24"/>
          <w:lang w:val="en-US"/>
        </w:rPr>
        <w:t xml:space="preserve">UK INTELLECTUAL PROPERTY OFFICE. </w:t>
      </w:r>
      <w:r w:rsidRPr="00C04BDA">
        <w:rPr>
          <w:rFonts w:cs="Arial"/>
          <w:b/>
          <w:bCs/>
          <w:noProof/>
          <w:szCs w:val="24"/>
          <w:lang w:val="en-US"/>
        </w:rPr>
        <w:t>3D Printing - A Patent Overview</w:t>
      </w:r>
      <w:r w:rsidRPr="00C04BDA">
        <w:rPr>
          <w:rFonts w:cs="Arial"/>
          <w:noProof/>
          <w:szCs w:val="24"/>
          <w:lang w:val="en-US"/>
        </w:rPr>
        <w:t xml:space="preserve">. </w:t>
      </w:r>
      <w:r w:rsidRPr="0087166F">
        <w:rPr>
          <w:rFonts w:cs="Arial"/>
          <w:noProof/>
          <w:szCs w:val="24"/>
        </w:rPr>
        <w:t>[s.l: s.n.]. Disponível em: &lt;https://www.gov.uk/government/publications/3d-printing-a-patent-overview&gt;.</w:t>
      </w:r>
    </w:p>
    <w:p w14:paraId="0754BF7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US FUNDAMENTALS. </w:t>
      </w:r>
      <w:r w:rsidRPr="00C04BDA">
        <w:rPr>
          <w:rFonts w:cs="Arial"/>
          <w:b/>
          <w:bCs/>
          <w:noProof/>
          <w:szCs w:val="24"/>
          <w:lang w:val="en-US"/>
        </w:rPr>
        <w:t>US Stocks Fundamentals API</w:t>
      </w:r>
      <w:r w:rsidRPr="00C04BDA">
        <w:rPr>
          <w:rFonts w:cs="Arial"/>
          <w:noProof/>
          <w:szCs w:val="24"/>
          <w:lang w:val="en-US"/>
        </w:rPr>
        <w:t xml:space="preserve">. </w:t>
      </w:r>
      <w:r w:rsidRPr="0087166F">
        <w:rPr>
          <w:rFonts w:cs="Arial"/>
          <w:noProof/>
          <w:szCs w:val="24"/>
        </w:rPr>
        <w:t xml:space="preserve">Disponível em: &lt;http://www.usfundamentals.com/&gt;. </w:t>
      </w:r>
      <w:r w:rsidRPr="00C04BDA">
        <w:rPr>
          <w:rFonts w:cs="Arial"/>
          <w:noProof/>
          <w:szCs w:val="24"/>
          <w:lang w:val="en-US"/>
        </w:rPr>
        <w:t xml:space="preserve">Acesso em: 10 nov. 2017. </w:t>
      </w:r>
    </w:p>
    <w:p w14:paraId="5941C9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VAN ECK, N. J.; WALTMAN, L. Software survey : VOSviewer , a computer program for bibliometric mapping. </w:t>
      </w:r>
      <w:r w:rsidRPr="00C04BDA">
        <w:rPr>
          <w:rFonts w:cs="Arial"/>
          <w:b/>
          <w:bCs/>
          <w:noProof/>
          <w:szCs w:val="24"/>
          <w:lang w:val="en-US"/>
        </w:rPr>
        <w:t>Scientometrics</w:t>
      </w:r>
      <w:r w:rsidRPr="00C04BDA">
        <w:rPr>
          <w:rFonts w:cs="Arial"/>
          <w:noProof/>
          <w:szCs w:val="24"/>
          <w:lang w:val="en-US"/>
        </w:rPr>
        <w:t xml:space="preserve">, p. 523–538, 2010. </w:t>
      </w:r>
    </w:p>
    <w:p w14:paraId="4BCC4C2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CK, P. Scenarios: Uncharted Waters Ahead. </w:t>
      </w:r>
      <w:r w:rsidRPr="00C04BDA">
        <w:rPr>
          <w:rFonts w:cs="Arial"/>
          <w:b/>
          <w:bCs/>
          <w:noProof/>
          <w:szCs w:val="24"/>
          <w:lang w:val="en-US"/>
        </w:rPr>
        <w:t>Harvard Business Review</w:t>
      </w:r>
      <w:r w:rsidRPr="00C04BDA">
        <w:rPr>
          <w:rFonts w:cs="Arial"/>
          <w:noProof/>
          <w:szCs w:val="24"/>
          <w:lang w:val="en-US"/>
        </w:rPr>
        <w:t xml:space="preserve">, n. 85516, 1985. </w:t>
      </w:r>
    </w:p>
    <w:p w14:paraId="7793257F" w14:textId="77777777" w:rsidR="0087166F" w:rsidRPr="00C04BDA" w:rsidRDefault="0087166F" w:rsidP="0087166F">
      <w:pPr>
        <w:widowControl w:val="0"/>
        <w:rPr>
          <w:rFonts w:cs="Arial"/>
          <w:noProof/>
          <w:szCs w:val="24"/>
          <w:lang w:val="en-US"/>
        </w:rPr>
      </w:pPr>
      <w:r w:rsidRPr="00C04BDA">
        <w:rPr>
          <w:rFonts w:cs="Arial"/>
          <w:noProof/>
          <w:szCs w:val="24"/>
          <w:lang w:val="en-US"/>
        </w:rPr>
        <w:lastRenderedPageBreak/>
        <w:t xml:space="preserve">WALKER, W. E.; HAASNOOT, M.; KWAKKEL, J. H. Adapt or perish: A review of planning approaches for adaptation under deep uncertainty. </w:t>
      </w:r>
      <w:r w:rsidRPr="00C04BDA">
        <w:rPr>
          <w:rFonts w:cs="Arial"/>
          <w:b/>
          <w:bCs/>
          <w:noProof/>
          <w:szCs w:val="24"/>
          <w:lang w:val="en-US"/>
        </w:rPr>
        <w:t>Sustainability (Switzerland)</w:t>
      </w:r>
      <w:r w:rsidRPr="00C04BDA">
        <w:rPr>
          <w:rFonts w:cs="Arial"/>
          <w:noProof/>
          <w:szCs w:val="24"/>
          <w:lang w:val="en-US"/>
        </w:rPr>
        <w:t xml:space="preserve">, v. 5, n. 3, p. 955–979, 2013. </w:t>
      </w:r>
    </w:p>
    <w:p w14:paraId="6312807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LEMPERT, R. J.; KWAKKEL, J. H. Deep Uncertainty.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3. p. 395–402. </w:t>
      </w:r>
    </w:p>
    <w:p w14:paraId="57D6E4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RAHMAN, S. A.; CAVE, J. Adaptive policies, policy analysis, and policy-making. </w:t>
      </w:r>
      <w:r w:rsidRPr="00C04BDA">
        <w:rPr>
          <w:rFonts w:cs="Arial"/>
          <w:b/>
          <w:bCs/>
          <w:noProof/>
          <w:szCs w:val="24"/>
          <w:lang w:val="en-US"/>
        </w:rPr>
        <w:t>European Journal of Operational Research</w:t>
      </w:r>
      <w:r w:rsidRPr="00C04BDA">
        <w:rPr>
          <w:rFonts w:cs="Arial"/>
          <w:noProof/>
          <w:szCs w:val="24"/>
          <w:lang w:val="en-US"/>
        </w:rPr>
        <w:t xml:space="preserve">, v. 128, n. 2, p. 282–289, 2001. </w:t>
      </w:r>
    </w:p>
    <w:p w14:paraId="69FB18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ERNERFELT, B. The Resource-Based view of the firm. </w:t>
      </w:r>
      <w:r w:rsidRPr="00C04BDA">
        <w:rPr>
          <w:rFonts w:cs="Arial"/>
          <w:b/>
          <w:bCs/>
          <w:noProof/>
          <w:szCs w:val="24"/>
          <w:lang w:val="en-US"/>
        </w:rPr>
        <w:t>Strategic Management Journal</w:t>
      </w:r>
      <w:r w:rsidRPr="00C04BDA">
        <w:rPr>
          <w:rFonts w:cs="Arial"/>
          <w:noProof/>
          <w:szCs w:val="24"/>
          <w:lang w:val="en-US"/>
        </w:rPr>
        <w:t xml:space="preserve">, v. 5, n. April 1983, p. 171–180, 1984. </w:t>
      </w:r>
    </w:p>
    <w:p w14:paraId="60E929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HOLERS, T. </w:t>
      </w:r>
      <w:r w:rsidRPr="00C04BDA">
        <w:rPr>
          <w:rFonts w:cs="Arial"/>
          <w:b/>
          <w:bCs/>
          <w:noProof/>
          <w:szCs w:val="24"/>
          <w:lang w:val="en-US"/>
        </w:rPr>
        <w:t>Popularity of FDM</w:t>
      </w:r>
      <w:r w:rsidRPr="00C04BDA">
        <w:rPr>
          <w:rFonts w:cs="Arial"/>
          <w:noProof/>
          <w:szCs w:val="24"/>
          <w:lang w:val="en-US"/>
        </w:rPr>
        <w:t xml:space="preserve">. </w:t>
      </w:r>
      <w:r w:rsidRPr="0087166F">
        <w:rPr>
          <w:rFonts w:cs="Arial"/>
          <w:noProof/>
          <w:szCs w:val="24"/>
        </w:rPr>
        <w:t xml:space="preserve">Disponível em: &lt;https://wohlersassociates.com/blog/2016/01/popularity-of-fdm/&gt;. </w:t>
      </w:r>
      <w:r w:rsidRPr="00C04BDA">
        <w:rPr>
          <w:rFonts w:cs="Arial"/>
          <w:noProof/>
          <w:szCs w:val="24"/>
          <w:lang w:val="en-US"/>
        </w:rPr>
        <w:t xml:space="preserve">Acesso em: 10 dez. 2017. </w:t>
      </w:r>
    </w:p>
    <w:p w14:paraId="6BE3EC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SON, D. Strategic Decision Making. In: </w:t>
      </w:r>
      <w:r w:rsidRPr="00C04BDA">
        <w:rPr>
          <w:rFonts w:cs="Arial"/>
          <w:b/>
          <w:bCs/>
          <w:noProof/>
          <w:szCs w:val="24"/>
          <w:lang w:val="en-US"/>
        </w:rPr>
        <w:t>Wiley Encyclopedia of Management</w:t>
      </w:r>
      <w:r w:rsidRPr="00C04BDA">
        <w:rPr>
          <w:rFonts w:cs="Arial"/>
          <w:noProof/>
          <w:szCs w:val="24"/>
          <w:lang w:val="en-US"/>
        </w:rPr>
        <w:t xml:space="preserve">. [s.l: s.n.]. p. 12:1-4. </w:t>
      </w:r>
    </w:p>
    <w:p w14:paraId="21E8B1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TBANK, R. et al. What to do next? The case for non-predictive strategy. </w:t>
      </w:r>
      <w:r w:rsidRPr="00C04BDA">
        <w:rPr>
          <w:rFonts w:cs="Arial"/>
          <w:b/>
          <w:bCs/>
          <w:noProof/>
          <w:szCs w:val="24"/>
          <w:lang w:val="en-US"/>
        </w:rPr>
        <w:t>Strategic Management Journal</w:t>
      </w:r>
      <w:r w:rsidRPr="00C04BDA">
        <w:rPr>
          <w:rFonts w:cs="Arial"/>
          <w:noProof/>
          <w:szCs w:val="24"/>
          <w:lang w:val="en-US"/>
        </w:rPr>
        <w:t xml:space="preserve">, v. 27, n. 10, p. 981–998, out. 2006. </w:t>
      </w:r>
    </w:p>
    <w:p w14:paraId="76EA664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w:t>
      </w:r>
      <w:r w:rsidRPr="00C04BDA">
        <w:rPr>
          <w:rFonts w:cs="Arial"/>
          <w:b/>
          <w:bCs/>
          <w:noProof/>
          <w:szCs w:val="24"/>
          <w:lang w:val="en-US"/>
        </w:rPr>
        <w:t>The future of 3D Printing (by Terry Wohlers)</w:t>
      </w:r>
      <w:r w:rsidRPr="00C04BDA">
        <w:rPr>
          <w:rFonts w:cs="Arial"/>
          <w:noProof/>
          <w:szCs w:val="24"/>
          <w:lang w:val="en-US"/>
        </w:rPr>
        <w:t xml:space="preserve">. </w:t>
      </w:r>
      <w:r w:rsidRPr="0087166F">
        <w:rPr>
          <w:rFonts w:cs="Arial"/>
          <w:noProof/>
          <w:szCs w:val="24"/>
        </w:rPr>
        <w:t xml:space="preserve">Disponível em: &lt;https://www.youtube.com/watch?v=xXisjneilNU&gt;. </w:t>
      </w:r>
      <w:r w:rsidRPr="00C04BDA">
        <w:rPr>
          <w:rFonts w:cs="Arial"/>
          <w:noProof/>
          <w:szCs w:val="24"/>
          <w:lang w:val="en-US"/>
        </w:rPr>
        <w:t xml:space="preserve">Acesso em: 20 dez. 2017. </w:t>
      </w:r>
    </w:p>
    <w:p w14:paraId="1963866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GORNET, T. History of additive manufacturing. In: </w:t>
      </w:r>
      <w:r w:rsidRPr="00C04BDA">
        <w:rPr>
          <w:rFonts w:cs="Arial"/>
          <w:b/>
          <w:bCs/>
          <w:noProof/>
          <w:szCs w:val="24"/>
          <w:lang w:val="en-US"/>
        </w:rPr>
        <w:t>Wohlers Report 2016</w:t>
      </w:r>
      <w:r w:rsidRPr="00C04BDA">
        <w:rPr>
          <w:rFonts w:cs="Arial"/>
          <w:noProof/>
          <w:szCs w:val="24"/>
          <w:lang w:val="en-US"/>
        </w:rPr>
        <w:t xml:space="preserve">. [s.l: s.n.]. p. 1–23. </w:t>
      </w:r>
    </w:p>
    <w:p w14:paraId="1A2886D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ASSOCIATES. </w:t>
      </w:r>
      <w:r w:rsidRPr="00C04BDA">
        <w:rPr>
          <w:rFonts w:cs="Arial"/>
          <w:b/>
          <w:bCs/>
          <w:noProof/>
          <w:szCs w:val="24"/>
          <w:lang w:val="en-US"/>
        </w:rPr>
        <w:t>Executive Summary - Wohlers Report 2013</w:t>
      </w:r>
      <w:r w:rsidRPr="00C04BDA">
        <w:rPr>
          <w:rFonts w:cs="Arial"/>
          <w:noProof/>
          <w:szCs w:val="24"/>
          <w:lang w:val="en-US"/>
        </w:rPr>
        <w:t>. [s.l: s.n.]. Disponível em: &lt;https://wohlersassociates.com/2013-ExSum.pdf&gt;.</w:t>
      </w:r>
    </w:p>
    <w:p w14:paraId="1FC8F8DD"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of the Wohlers Report 2014</w:t>
      </w:r>
      <w:r w:rsidRPr="00C04BDA">
        <w:rPr>
          <w:rFonts w:cs="Arial"/>
          <w:noProof/>
          <w:szCs w:val="24"/>
          <w:lang w:val="en-US"/>
        </w:rPr>
        <w:t xml:space="preserve">. </w:t>
      </w:r>
      <w:r w:rsidRPr="0087166F">
        <w:rPr>
          <w:rFonts w:cs="Arial"/>
          <w:noProof/>
          <w:szCs w:val="24"/>
        </w:rPr>
        <w:t>[s.l: s.n.]. Disponível em: &lt;https://wohlersassociates.com/2014-ExSum.pdf&gt;.</w:t>
      </w:r>
    </w:p>
    <w:p w14:paraId="7BFFF03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 Wohlers Report 2015</w:t>
      </w:r>
      <w:r w:rsidRPr="00C04BDA">
        <w:rPr>
          <w:rFonts w:cs="Arial"/>
          <w:noProof/>
          <w:szCs w:val="24"/>
          <w:lang w:val="en-US"/>
        </w:rPr>
        <w:t xml:space="preserve">. </w:t>
      </w:r>
      <w:r w:rsidRPr="0087166F">
        <w:rPr>
          <w:rFonts w:cs="Arial"/>
          <w:noProof/>
          <w:szCs w:val="24"/>
        </w:rPr>
        <w:t>[s.l: s.n.]. Disponível em: &lt;https://wohlersassociates.com/2015-ExSum.pdf&gt;.</w:t>
      </w:r>
    </w:p>
    <w:p w14:paraId="24AEE46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Wohlers Report 2016 Published: Additive Manufacturing Industry Surpassed 5.1 Billion</w:t>
      </w:r>
      <w:r w:rsidRPr="00C04BDA">
        <w:rPr>
          <w:rFonts w:cs="Arial"/>
          <w:noProof/>
          <w:szCs w:val="24"/>
          <w:lang w:val="en-US"/>
        </w:rPr>
        <w:t xml:space="preserve">. </w:t>
      </w:r>
      <w:r w:rsidRPr="0087166F">
        <w:rPr>
          <w:rFonts w:cs="Arial"/>
          <w:noProof/>
          <w:szCs w:val="24"/>
        </w:rPr>
        <w:t xml:space="preserve">Disponível em: &lt;http://wohlersassociates.com/press71.html&gt;. Acesso em: 12 dez. 2017. </w:t>
      </w:r>
    </w:p>
    <w:p w14:paraId="647CA09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ZINKEVIČIŪTĖ, V. Evaluation of business strategic decisions under changing environment conditions. </w:t>
      </w:r>
      <w:r w:rsidRPr="00C04BDA">
        <w:rPr>
          <w:rFonts w:cs="Arial"/>
          <w:b/>
          <w:bCs/>
          <w:noProof/>
          <w:szCs w:val="24"/>
          <w:lang w:val="en-US"/>
        </w:rPr>
        <w:t>Journal of Business Economics and Management</w:t>
      </w:r>
      <w:r w:rsidRPr="00C04BDA">
        <w:rPr>
          <w:rFonts w:cs="Arial"/>
          <w:noProof/>
          <w:szCs w:val="24"/>
          <w:lang w:val="en-US"/>
        </w:rPr>
        <w:t xml:space="preserve">, v. 12, n. 2, p. 332–352, 2011. </w:t>
      </w:r>
    </w:p>
    <w:p w14:paraId="1C2915D9" w14:textId="77777777" w:rsidR="0087166F" w:rsidRPr="0087166F" w:rsidRDefault="0087166F" w:rsidP="0087166F">
      <w:pPr>
        <w:widowControl w:val="0"/>
        <w:rPr>
          <w:rFonts w:cs="Arial"/>
          <w:noProof/>
        </w:rPr>
      </w:pPr>
      <w:r w:rsidRPr="00C04BDA">
        <w:rPr>
          <w:rFonts w:cs="Arial"/>
          <w:noProof/>
          <w:szCs w:val="24"/>
          <w:lang w:val="en-US"/>
        </w:rPr>
        <w:lastRenderedPageBreak/>
        <w:t xml:space="preserve">ZUPIC, I.; CATER, T. Bibliometric Methods in Management and Organization. </w:t>
      </w:r>
      <w:r w:rsidRPr="0087166F">
        <w:rPr>
          <w:rFonts w:cs="Arial"/>
          <w:b/>
          <w:bCs/>
          <w:noProof/>
          <w:szCs w:val="24"/>
        </w:rPr>
        <w:t>Organizational Research Methods</w:t>
      </w:r>
      <w:r w:rsidRPr="0087166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9" w:name="_Toc422058289"/>
      <w:bookmarkStart w:id="260" w:name="_Toc435446419"/>
      <w:bookmarkStart w:id="261"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9"/>
      <w:bookmarkEnd w:id="260"/>
      <w:r w:rsidR="00BB306F">
        <w:t xml:space="preserve"> da Revisão Sistemática da Literatura</w:t>
      </w:r>
      <w:bookmarkEnd w:id="261"/>
    </w:p>
    <w:p w14:paraId="7880AA22" w14:textId="22CCD3FF" w:rsidR="00EF3166" w:rsidRDefault="00EF3166" w:rsidP="00B66EFC">
      <w:pPr>
        <w:pStyle w:val="Legenda"/>
      </w:pPr>
      <w:bookmarkStart w:id="262" w:name="_Toc435446365"/>
      <w:bookmarkStart w:id="263" w:name="_Toc505157855"/>
      <w:r>
        <w:t xml:space="preserve">Quadro </w:t>
      </w:r>
      <w:r w:rsidR="00425859">
        <w:fldChar w:fldCharType="begin"/>
      </w:r>
      <w:r w:rsidR="00425859">
        <w:instrText xml:space="preserve"> SEQ Quadro \* ARABIC </w:instrText>
      </w:r>
      <w:r w:rsidR="00425859">
        <w:fldChar w:fldCharType="separate"/>
      </w:r>
      <w:r w:rsidR="006878F6">
        <w:rPr>
          <w:noProof/>
        </w:rPr>
        <w:t>25</w:t>
      </w:r>
      <w:r w:rsidR="00425859">
        <w:rPr>
          <w:noProof/>
        </w:rPr>
        <w:fldChar w:fldCharType="end"/>
      </w:r>
      <w:r>
        <w:t xml:space="preserve"> </w:t>
      </w:r>
      <w:r w:rsidR="00025F71">
        <w:t>–</w:t>
      </w:r>
      <w:r>
        <w:t xml:space="preserve"> </w:t>
      </w:r>
      <w:bookmarkEnd w:id="262"/>
      <w:r w:rsidR="005B18F7">
        <w:t>Protocolo da Revisão Sistemática da Literatura</w:t>
      </w:r>
      <w:bookmarkEnd w:id="26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4"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4"/>
    </w:p>
    <w:p w14:paraId="51BB67CD" w14:textId="095B5C5C" w:rsidR="003B3ACB" w:rsidRDefault="003B3ACB" w:rsidP="00EC6D2B">
      <w:pPr>
        <w:pStyle w:val="Legenda"/>
      </w:pPr>
      <w:bookmarkStart w:id="265" w:name="_Toc505157856"/>
      <w:r>
        <w:t xml:space="preserve">Quadro </w:t>
      </w:r>
      <w:r w:rsidR="00425859">
        <w:fldChar w:fldCharType="begin"/>
      </w:r>
      <w:r w:rsidR="00425859">
        <w:instrText xml:space="preserve"> SEQ Quadro \* ARABIC </w:instrText>
      </w:r>
      <w:r w:rsidR="00425859">
        <w:fldChar w:fldCharType="separate"/>
      </w:r>
      <w:r w:rsidR="006878F6">
        <w:rPr>
          <w:noProof/>
        </w:rPr>
        <w:t>26</w:t>
      </w:r>
      <w:r w:rsidR="00425859">
        <w:rPr>
          <w:noProof/>
        </w:rPr>
        <w:fldChar w:fldCharType="end"/>
      </w:r>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6"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6"/>
    </w:p>
    <w:p w14:paraId="66A8EB63" w14:textId="462BC8DA" w:rsidR="00CF5E28" w:rsidRDefault="00CF5E28" w:rsidP="00CF5E28">
      <w:pPr>
        <w:pStyle w:val="Legenda"/>
      </w:pPr>
      <w:bookmarkStart w:id="267" w:name="_Toc505157857"/>
      <w:r>
        <w:t xml:space="preserve">Quadro </w:t>
      </w:r>
      <w:r w:rsidR="00425859">
        <w:fldChar w:fldCharType="begin"/>
      </w:r>
      <w:r w:rsidR="00425859">
        <w:instrText xml:space="preserve"> SEQ Quadro \* ARABIC </w:instrText>
      </w:r>
      <w:r w:rsidR="00425859">
        <w:fldChar w:fldCharType="separate"/>
      </w:r>
      <w:r w:rsidR="006878F6">
        <w:rPr>
          <w:noProof/>
        </w:rPr>
        <w:t>27</w:t>
      </w:r>
      <w:r w:rsidR="00425859">
        <w:rPr>
          <w:noProof/>
        </w:rPr>
        <w:fldChar w:fldCharType="end"/>
      </w:r>
      <w:r>
        <w:t xml:space="preserve"> – Shortlist de Trabalhos em RDM</w:t>
      </w:r>
      <w:bookmarkEnd w:id="26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7536DB" w:rsidRDefault="00CF5E28" w:rsidP="00731E0C">
            <w:pPr>
              <w:autoSpaceDE/>
              <w:autoSpaceDN/>
              <w:adjustRightInd/>
              <w:spacing w:line="240" w:lineRule="auto"/>
              <w:ind w:firstLine="0"/>
              <w:rPr>
                <w:rFonts w:cs="Arial"/>
                <w:color w:val="000000"/>
                <w:sz w:val="22"/>
                <w:szCs w:val="22"/>
                <w:lang w:val="en-US"/>
              </w:rPr>
            </w:pPr>
            <w:r w:rsidRPr="007536DB">
              <w:rPr>
                <w:rFonts w:cs="Arial"/>
                <w:color w:val="000000"/>
                <w:sz w:val="22"/>
                <w:szCs w:val="22"/>
                <w:lang w:val="en-US"/>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8"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8"/>
    </w:p>
    <w:p w14:paraId="109553BD" w14:textId="6E873512" w:rsidR="003B3ACB" w:rsidRDefault="003B3ACB" w:rsidP="003B3ACB">
      <w:pPr>
        <w:pStyle w:val="Legenda"/>
      </w:pPr>
      <w:bookmarkStart w:id="269" w:name="_Toc505157858"/>
      <w:r>
        <w:t xml:space="preserve">Quadro </w:t>
      </w:r>
      <w:r w:rsidR="00425859">
        <w:fldChar w:fldCharType="begin"/>
      </w:r>
      <w:r w:rsidR="00425859">
        <w:instrText xml:space="preserve"> SEQ Quadro \* ARABIC </w:instrText>
      </w:r>
      <w:r w:rsidR="00425859">
        <w:fldChar w:fldCharType="separate"/>
      </w:r>
      <w:r w:rsidR="006878F6">
        <w:rPr>
          <w:noProof/>
        </w:rPr>
        <w:t>28</w:t>
      </w:r>
      <w:r w:rsidR="00425859">
        <w:rPr>
          <w:noProof/>
        </w:rPr>
        <w:fldChar w:fldCharType="end"/>
      </w:r>
      <w:r>
        <w:t xml:space="preserve"> – Lista de Aplicações do RDM</w:t>
      </w:r>
      <w:bookmarkEnd w:id="26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A4285"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A4285"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A4285"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A4285"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A4285"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A4285"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A4285"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A4285"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A4285"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A4285"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A4285"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A4285"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A4285"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A4285"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A4285"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70"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70"/>
    </w:p>
    <w:p w14:paraId="56C8BB19" w14:textId="693BCACC" w:rsidR="0004189D" w:rsidRPr="009D667B" w:rsidRDefault="0004189D" w:rsidP="0004189D">
      <w:pPr>
        <w:pStyle w:val="Legenda"/>
      </w:pPr>
      <w:bookmarkStart w:id="271"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71"/>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2585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2585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2585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2585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2585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2585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2585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2585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2585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2585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2585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72"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72"/>
    </w:p>
    <w:p w14:paraId="72C10CAC" w14:textId="411B0173" w:rsidR="00350A80" w:rsidRDefault="00350A80" w:rsidP="00BF1013">
      <w:pPr>
        <w:pStyle w:val="Legenda"/>
      </w:pPr>
      <w:bookmarkStart w:id="273" w:name="_Toc505157860"/>
      <w:r>
        <w:t xml:space="preserve">Quadro </w:t>
      </w:r>
      <w:r w:rsidR="00425859">
        <w:fldChar w:fldCharType="begin"/>
      </w:r>
      <w:r w:rsidR="00425859">
        <w:instrText xml:space="preserve"> SEQ Quadro \* ARABIC </w:instrText>
      </w:r>
      <w:r w:rsidR="00425859">
        <w:fldChar w:fldCharType="separate"/>
      </w:r>
      <w:r w:rsidR="006878F6">
        <w:rPr>
          <w:noProof/>
        </w:rPr>
        <w:t>30</w:t>
      </w:r>
      <w:r w:rsidR="00425859">
        <w:rPr>
          <w:noProof/>
        </w:rPr>
        <w:fldChar w:fldCharType="end"/>
      </w:r>
      <w:r>
        <w:t xml:space="preserve"> – </w:t>
      </w:r>
      <w:r w:rsidR="00E9709B">
        <w:t>Quadro completo de Métodos Relacionados ao RDM</w:t>
      </w:r>
      <w:bookmarkEnd w:id="27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4"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4"/>
    </w:p>
    <w:p w14:paraId="1A6CD575" w14:textId="3FA0ED20" w:rsidR="00055B8C" w:rsidRDefault="00055B8C" w:rsidP="00055B8C">
      <w:pPr>
        <w:pStyle w:val="Legenda"/>
      </w:pPr>
      <w:bookmarkStart w:id="275" w:name="_Toc505157861"/>
      <w:r>
        <w:t xml:space="preserve">Quadro </w:t>
      </w:r>
      <w:r w:rsidR="00425859">
        <w:fldChar w:fldCharType="begin"/>
      </w:r>
      <w:r w:rsidR="00425859">
        <w:instrText xml:space="preserve"> SEQ Quadro \* ARABIC </w:instrText>
      </w:r>
      <w:r w:rsidR="00425859">
        <w:fldChar w:fldCharType="separate"/>
      </w:r>
      <w:r w:rsidR="006878F6">
        <w:rPr>
          <w:noProof/>
        </w:rPr>
        <w:t>31</w:t>
      </w:r>
      <w:r w:rsidR="00425859">
        <w:rPr>
          <w:noProof/>
        </w:rPr>
        <w:fldChar w:fldCharType="end"/>
      </w:r>
      <w:r>
        <w:t xml:space="preserve"> – Parâmetros Utilizados para a Simulação e Fontes Utilizadas</w:t>
      </w:r>
      <w:bookmarkEnd w:id="275"/>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6" w:name="_Toc505157992"/>
      <w:bookmarkStart w:id="277"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6"/>
    </w:p>
    <w:p w14:paraId="6B1D60BA" w14:textId="478EBA14" w:rsidR="002B7A30" w:rsidRDefault="002B7A30" w:rsidP="002B7A30">
      <w:pPr>
        <w:pStyle w:val="Legenda"/>
      </w:pPr>
      <w:bookmarkStart w:id="278" w:name="_Toc505157913"/>
      <w:r>
        <w:t xml:space="preserve">Figura </w:t>
      </w:r>
      <w:r w:rsidR="00425859">
        <w:fldChar w:fldCharType="begin"/>
      </w:r>
      <w:r w:rsidR="00425859">
        <w:instrText xml:space="preserve"> SEQ Figura \* ARABIC </w:instrText>
      </w:r>
      <w:r w:rsidR="00425859">
        <w:fldChar w:fldCharType="separate"/>
      </w:r>
      <w:r w:rsidR="006878F6">
        <w:rPr>
          <w:noProof/>
        </w:rPr>
        <w:t>52</w:t>
      </w:r>
      <w:r w:rsidR="00425859">
        <w:rPr>
          <w:noProof/>
        </w:rPr>
        <w:fldChar w:fldCharType="end"/>
      </w:r>
      <w:bookmarkEnd w:id="277"/>
      <w:r>
        <w:t xml:space="preserve"> – Regiões de Vulnerabilidade geradas pelo Algoritmo PRIM</w:t>
      </w:r>
      <w:bookmarkEnd w:id="278"/>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3F5A789C" w:rsidR="002B7A30" w:rsidRPr="00571C42" w:rsidRDefault="002B7A30" w:rsidP="003B6B49">
      <w:pPr>
        <w:jc w:val="center"/>
      </w:pPr>
      <w:r w:rsidRPr="004A18E7">
        <w:t>Fonte: E</w:t>
      </w:r>
      <w:r>
        <w:t>laborada pelo Auto</w:t>
      </w:r>
    </w:p>
    <w:sectPr w:rsidR="002B7A30"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C6680" w14:textId="77777777" w:rsidR="00425859" w:rsidRDefault="00425859">
      <w:pPr>
        <w:spacing w:line="240" w:lineRule="auto"/>
      </w:pPr>
      <w:r>
        <w:separator/>
      </w:r>
    </w:p>
  </w:endnote>
  <w:endnote w:type="continuationSeparator" w:id="0">
    <w:p w14:paraId="321FD450" w14:textId="77777777" w:rsidR="00425859" w:rsidRDefault="004258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0A4285" w:rsidRPr="00EF5707" w:rsidRDefault="000A4285"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A7A16" w14:textId="77777777" w:rsidR="00425859" w:rsidRDefault="00425859">
      <w:pPr>
        <w:spacing w:line="240" w:lineRule="auto"/>
      </w:pPr>
      <w:r>
        <w:separator/>
      </w:r>
    </w:p>
  </w:footnote>
  <w:footnote w:type="continuationSeparator" w:id="0">
    <w:p w14:paraId="11179AC5" w14:textId="77777777" w:rsidR="00425859" w:rsidRDefault="00425859">
      <w:pPr>
        <w:spacing w:line="240" w:lineRule="auto"/>
      </w:pPr>
      <w:r>
        <w:continuationSeparator/>
      </w:r>
    </w:p>
  </w:footnote>
  <w:footnote w:id="1">
    <w:p w14:paraId="0942426E" w14:textId="77777777" w:rsidR="000A4285" w:rsidRDefault="000A4285"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0A4285" w:rsidRDefault="000A4285">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0A4285" w:rsidRDefault="000A4285"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0A4285" w:rsidRPr="002F7EB0" w:rsidRDefault="000A4285"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0A4285" w:rsidRPr="002621FB" w:rsidRDefault="000A4285"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2E8FE9F1" w:rsidR="000A4285" w:rsidRPr="001D3DB6" w:rsidRDefault="000A4285">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536DB">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3CA3450" w:rsidR="000A4285" w:rsidRPr="001D3DB6" w:rsidRDefault="000A4285"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536DB">
      <w:rPr>
        <w:noProof/>
        <w:sz w:val="22"/>
        <w:szCs w:val="22"/>
      </w:rPr>
      <w:t>12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718F"/>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D17"/>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0CC"/>
    <w:rsid w:val="009907CA"/>
    <w:rsid w:val="00991B8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79"/>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34D3B-726B-4B78-8AFC-6E6C56DBB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01</TotalTime>
  <Pages>235</Pages>
  <Words>265212</Words>
  <Characters>1432146</Characters>
  <Application>Microsoft Office Word</Application>
  <DocSecurity>0</DocSecurity>
  <Lines>11934</Lines>
  <Paragraphs>3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552</cp:revision>
  <cp:lastPrinted>2018-01-31T13:43:00Z</cp:lastPrinted>
  <dcterms:created xsi:type="dcterms:W3CDTF">2016-11-28T16:25:00Z</dcterms:created>
  <dcterms:modified xsi:type="dcterms:W3CDTF">2018-02-0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